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1A3B79C" w14:textId="0122D82C" w:rsidR="00A942AC" w:rsidRPr="005D274A" w:rsidRDefault="00A942AC" w:rsidP="008B4EC7">
      <w:pPr>
        <w:jc w:val="center"/>
        <w:rPr>
          <w:sz w:val="28"/>
          <w:szCs w:val="28"/>
          <w:lang w:val="en-US"/>
        </w:rPr>
      </w:pPr>
      <w:r w:rsidRPr="005D274A">
        <w:rPr>
          <w:b/>
          <w:sz w:val="28"/>
          <w:szCs w:val="28"/>
          <w:lang w:val="en-US"/>
        </w:rPr>
        <w:t>Analysis Plan:</w:t>
      </w:r>
      <w:r w:rsidRPr="005D274A">
        <w:rPr>
          <w:sz w:val="28"/>
          <w:szCs w:val="28"/>
          <w:lang w:val="en-US"/>
        </w:rPr>
        <w:t xml:space="preserve"> </w:t>
      </w:r>
      <w:r w:rsidR="00D22D35" w:rsidRPr="005D274A">
        <w:rPr>
          <w:sz w:val="28"/>
          <w:szCs w:val="28"/>
          <w:lang w:val="en-US"/>
        </w:rPr>
        <w:t>Antidepressant Discontinuation Effects on hippocampus dependent Episodic Memory Recall</w:t>
      </w:r>
    </w:p>
    <w:p w14:paraId="5760A2C2" w14:textId="44858748" w:rsidR="000B7923" w:rsidRPr="00B53CCE" w:rsidRDefault="00CF4502" w:rsidP="00837E42">
      <w:pPr>
        <w:pStyle w:val="Listenabsatz"/>
        <w:numPr>
          <w:ilvl w:val="0"/>
          <w:numId w:val="7"/>
        </w:numPr>
        <w:rPr>
          <w:sz w:val="28"/>
          <w:szCs w:val="28"/>
          <w:u w:val="single"/>
          <w:lang w:val="en-US"/>
        </w:rPr>
      </w:pPr>
      <w:r w:rsidRPr="00B53CCE">
        <w:rPr>
          <w:sz w:val="28"/>
          <w:szCs w:val="28"/>
          <w:u w:val="single"/>
          <w:lang w:val="en-US"/>
        </w:rPr>
        <w:t>Definitions</w:t>
      </w:r>
    </w:p>
    <w:p w14:paraId="55AC6693" w14:textId="47CAA90B" w:rsidR="00A96393" w:rsidRPr="00B53CCE" w:rsidRDefault="00A96393" w:rsidP="00837E42">
      <w:pPr>
        <w:pStyle w:val="Listenabsatz"/>
        <w:numPr>
          <w:ilvl w:val="1"/>
          <w:numId w:val="7"/>
        </w:numPr>
        <w:rPr>
          <w:b/>
          <w:sz w:val="20"/>
          <w:szCs w:val="20"/>
          <w:lang w:val="en-US"/>
        </w:rPr>
      </w:pPr>
      <w:r w:rsidRPr="00B53CCE">
        <w:rPr>
          <w:b/>
          <w:sz w:val="20"/>
          <w:szCs w:val="20"/>
          <w:lang w:val="en-US"/>
        </w:rPr>
        <w:t>General definitions</w:t>
      </w:r>
    </w:p>
    <w:p w14:paraId="5031F8EE" w14:textId="7483568F" w:rsidR="00AB312D" w:rsidRPr="00B53CCE" w:rsidRDefault="00AB312D" w:rsidP="00A96393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MDD = major depressive disorder</w:t>
      </w:r>
    </w:p>
    <w:p w14:paraId="6D9C9C1D" w14:textId="1C313E70" w:rsidR="00AB312D" w:rsidRPr="00B53CCE" w:rsidRDefault="00AB312D" w:rsidP="00A96393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MDE = major depressive episode</w:t>
      </w:r>
    </w:p>
    <w:p w14:paraId="34BC333C" w14:textId="033755F8" w:rsidR="00A96393" w:rsidRPr="00B53CCE" w:rsidRDefault="00974348" w:rsidP="00A96393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ADM = antidepressant medication</w:t>
      </w:r>
    </w:p>
    <w:p w14:paraId="5DDF2900" w14:textId="05F5CD88" w:rsidR="00A96393" w:rsidRPr="00B53CCE" w:rsidRDefault="00040EA9" w:rsidP="00A96393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HC =</w:t>
      </w:r>
      <w:r w:rsidR="009469B8" w:rsidRPr="00B53CCE">
        <w:rPr>
          <w:sz w:val="20"/>
          <w:szCs w:val="20"/>
          <w:lang w:val="en-US"/>
        </w:rPr>
        <w:t xml:space="preserve"> </w:t>
      </w:r>
      <w:r w:rsidR="00A96393" w:rsidRPr="00B53CCE">
        <w:rPr>
          <w:sz w:val="20"/>
          <w:szCs w:val="20"/>
          <w:lang w:val="en-US"/>
        </w:rPr>
        <w:t>hippocampus</w:t>
      </w:r>
    </w:p>
    <w:p w14:paraId="798DC94F" w14:textId="77777777" w:rsidR="00DF2805" w:rsidRPr="00B53CCE" w:rsidRDefault="00DF2805" w:rsidP="00DF2805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pg/sgACC = perigenual/ subgenual anterior cingulate</w:t>
      </w:r>
    </w:p>
    <w:p w14:paraId="67989B81" w14:textId="289E8B08" w:rsidR="00A96393" w:rsidRPr="00B53CCE" w:rsidRDefault="00B71F47" w:rsidP="00A96393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dlPFC</w:t>
      </w:r>
      <w:r w:rsidR="00A96393" w:rsidRPr="00B53CCE">
        <w:rPr>
          <w:sz w:val="20"/>
          <w:szCs w:val="20"/>
          <w:lang w:val="en-US"/>
        </w:rPr>
        <w:t xml:space="preserve"> = dorsolateral prefrontal cortex</w:t>
      </w:r>
    </w:p>
    <w:p w14:paraId="62663C1F" w14:textId="0870054C" w:rsidR="00863C24" w:rsidRPr="00B53CCE" w:rsidRDefault="00E22796" w:rsidP="00A96393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FDR</w:t>
      </w:r>
      <w:r w:rsidR="00863C24" w:rsidRPr="00B53CCE">
        <w:rPr>
          <w:sz w:val="20"/>
          <w:szCs w:val="20"/>
          <w:lang w:val="en-US"/>
        </w:rPr>
        <w:t xml:space="preserve"> = </w:t>
      </w:r>
      <w:r>
        <w:rPr>
          <w:sz w:val="20"/>
          <w:szCs w:val="20"/>
          <w:lang w:val="en-US"/>
        </w:rPr>
        <w:t>false discovery rate</w:t>
      </w:r>
    </w:p>
    <w:p w14:paraId="02FDB248" w14:textId="3D400F18" w:rsidR="00863C24" w:rsidRPr="00B53CCE" w:rsidRDefault="00863C24" w:rsidP="00A96393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TFCE = threshold-free cluster enhancement</w:t>
      </w:r>
    </w:p>
    <w:p w14:paraId="5D64F087" w14:textId="00E91D12" w:rsidR="000B7923" w:rsidRPr="00B53CCE" w:rsidRDefault="000B7923" w:rsidP="00837E42">
      <w:pPr>
        <w:pStyle w:val="Listenabsatz"/>
        <w:numPr>
          <w:ilvl w:val="1"/>
          <w:numId w:val="7"/>
        </w:numPr>
        <w:rPr>
          <w:b/>
          <w:sz w:val="20"/>
          <w:szCs w:val="20"/>
          <w:lang w:val="en-US"/>
        </w:rPr>
      </w:pPr>
      <w:r w:rsidRPr="00B53CCE">
        <w:rPr>
          <w:b/>
          <w:sz w:val="20"/>
          <w:szCs w:val="20"/>
          <w:lang w:val="en-US"/>
        </w:rPr>
        <w:t>Subjects</w:t>
      </w:r>
    </w:p>
    <w:p w14:paraId="1CBCD580" w14:textId="794EC192" w:rsidR="000B7923" w:rsidRPr="00B53CCE" w:rsidRDefault="000B7923" w:rsidP="000B7923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C = Healthy Controls</w:t>
      </w:r>
    </w:p>
    <w:p w14:paraId="65F7E2E4" w14:textId="41AF42D8" w:rsidR="000B7923" w:rsidRPr="00B53CCE" w:rsidRDefault="000B7923" w:rsidP="000B7923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P</w:t>
      </w:r>
      <w:r w:rsidR="00825AFD" w:rsidRPr="00B53CCE">
        <w:rPr>
          <w:sz w:val="20"/>
          <w:szCs w:val="20"/>
          <w:lang w:val="en-US"/>
        </w:rPr>
        <w:t xml:space="preserve"> = remitted p</w:t>
      </w:r>
      <w:r w:rsidRPr="00B53CCE">
        <w:rPr>
          <w:sz w:val="20"/>
          <w:szCs w:val="20"/>
          <w:lang w:val="en-US"/>
        </w:rPr>
        <w:t>atients</w:t>
      </w:r>
      <w:r w:rsidR="00825AFD" w:rsidRPr="00B53CCE">
        <w:rPr>
          <w:sz w:val="20"/>
          <w:szCs w:val="20"/>
          <w:lang w:val="en-US"/>
        </w:rPr>
        <w:t xml:space="preserve"> with MDD </w:t>
      </w:r>
      <w:r w:rsidR="00616B27" w:rsidRPr="00B53CCE">
        <w:rPr>
          <w:sz w:val="20"/>
          <w:szCs w:val="20"/>
          <w:lang w:val="en-US"/>
        </w:rPr>
        <w:t>and antidepressant treatment,</w:t>
      </w:r>
      <w:r w:rsidR="008C6C13" w:rsidRPr="00B53CCE">
        <w:rPr>
          <w:sz w:val="20"/>
          <w:szCs w:val="20"/>
          <w:lang w:val="en-US"/>
        </w:rPr>
        <w:t xml:space="preserve"> randomly assigned to </w:t>
      </w:r>
      <w:r w:rsidR="00825AFD" w:rsidRPr="00B53CCE">
        <w:rPr>
          <w:sz w:val="20"/>
          <w:szCs w:val="20"/>
          <w:lang w:val="en-US"/>
        </w:rPr>
        <w:t>discontinuation group</w:t>
      </w:r>
    </w:p>
    <w:p w14:paraId="64F07F41" w14:textId="06DFDE0F" w:rsidR="000B7923" w:rsidRPr="00B53CCE" w:rsidRDefault="00776309" w:rsidP="000B7923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1W2</w:t>
      </w:r>
      <w:r w:rsidR="000B7923" w:rsidRPr="00B53CCE">
        <w:rPr>
          <w:sz w:val="20"/>
          <w:szCs w:val="20"/>
          <w:vertAlign w:val="subscript"/>
          <w:lang w:val="en-US"/>
        </w:rPr>
        <w:t xml:space="preserve"> </w:t>
      </w:r>
      <w:r w:rsidR="000B7923" w:rsidRPr="00B53CCE">
        <w:rPr>
          <w:sz w:val="20"/>
          <w:szCs w:val="20"/>
          <w:lang w:val="en-US"/>
        </w:rPr>
        <w:t xml:space="preserve">= </w:t>
      </w:r>
      <w:r w:rsidR="00C14196" w:rsidRPr="00B53CCE">
        <w:rPr>
          <w:sz w:val="20"/>
          <w:szCs w:val="20"/>
          <w:lang w:val="en-US"/>
        </w:rPr>
        <w:t>Patients who discontinued first, right after time</w:t>
      </w:r>
      <w:r w:rsidR="009D306F" w:rsidRPr="00B53CCE">
        <w:rPr>
          <w:sz w:val="20"/>
          <w:szCs w:val="20"/>
          <w:lang w:val="en-US"/>
        </w:rPr>
        <w:t xml:space="preserve"> </w:t>
      </w:r>
      <w:r w:rsidR="00C14196" w:rsidRPr="00B53CCE">
        <w:rPr>
          <w:sz w:val="20"/>
          <w:szCs w:val="20"/>
          <w:lang w:val="en-US"/>
        </w:rPr>
        <w:t>point T1</w:t>
      </w:r>
    </w:p>
    <w:p w14:paraId="02C3114F" w14:textId="42352B1D" w:rsidR="000B7923" w:rsidRPr="00B53CCE" w:rsidRDefault="00776309" w:rsidP="000B7923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12W</w:t>
      </w:r>
      <w:r w:rsidR="000B7923" w:rsidRPr="00B53CCE">
        <w:rPr>
          <w:sz w:val="20"/>
          <w:szCs w:val="20"/>
          <w:lang w:val="en-US"/>
        </w:rPr>
        <w:t xml:space="preserve"> = </w:t>
      </w:r>
      <w:r w:rsidR="00C14196" w:rsidRPr="00B53CCE">
        <w:rPr>
          <w:sz w:val="20"/>
          <w:szCs w:val="20"/>
          <w:lang w:val="en-US"/>
        </w:rPr>
        <w:t>Patients who discontinued second, right after time</w:t>
      </w:r>
      <w:r w:rsidR="009D306F" w:rsidRPr="00B53CCE">
        <w:rPr>
          <w:sz w:val="20"/>
          <w:szCs w:val="20"/>
          <w:lang w:val="en-US"/>
        </w:rPr>
        <w:t xml:space="preserve"> </w:t>
      </w:r>
      <w:r w:rsidR="00C14196" w:rsidRPr="00B53CCE">
        <w:rPr>
          <w:sz w:val="20"/>
          <w:szCs w:val="20"/>
          <w:lang w:val="en-US"/>
        </w:rPr>
        <w:t>point T2</w:t>
      </w:r>
    </w:p>
    <w:p w14:paraId="5020A383" w14:textId="5364D2D8" w:rsidR="000B7923" w:rsidRPr="00B53CCE" w:rsidRDefault="000B7923" w:rsidP="000B7923">
      <w:pPr>
        <w:pStyle w:val="Listenabsatz"/>
        <w:numPr>
          <w:ilvl w:val="1"/>
          <w:numId w:val="7"/>
        </w:numPr>
        <w:rPr>
          <w:sz w:val="20"/>
          <w:szCs w:val="20"/>
          <w:lang w:val="en-US"/>
        </w:rPr>
      </w:pPr>
      <w:r w:rsidRPr="00B53CCE">
        <w:rPr>
          <w:b/>
          <w:sz w:val="20"/>
          <w:szCs w:val="20"/>
          <w:lang w:val="en-US"/>
        </w:rPr>
        <w:t>Time</w:t>
      </w:r>
      <w:r w:rsidR="006F3F19" w:rsidRPr="00B53CCE">
        <w:rPr>
          <w:sz w:val="20"/>
          <w:szCs w:val="20"/>
          <w:lang w:val="en-US"/>
        </w:rPr>
        <w:t xml:space="preserve"> </w:t>
      </w:r>
      <w:r w:rsidRPr="00B53CCE">
        <w:rPr>
          <w:b/>
          <w:sz w:val="20"/>
          <w:szCs w:val="20"/>
          <w:lang w:val="en-US"/>
        </w:rPr>
        <w:t>points</w:t>
      </w:r>
    </w:p>
    <w:p w14:paraId="550C8A85" w14:textId="47A70284" w:rsidR="000B7923" w:rsidRPr="00B53CCE" w:rsidRDefault="000B7923" w:rsidP="000B7923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 xml:space="preserve">T1 = </w:t>
      </w:r>
      <w:r w:rsidR="00A96393" w:rsidRPr="00B53CCE">
        <w:rPr>
          <w:sz w:val="20"/>
          <w:szCs w:val="20"/>
          <w:lang w:val="en-US"/>
        </w:rPr>
        <w:t xml:space="preserve">first MRI session </w:t>
      </w:r>
      <w:r w:rsidR="00A96393" w:rsidRPr="00B53CCE">
        <w:rPr>
          <w:sz w:val="20"/>
          <w:szCs w:val="20"/>
          <w:lang w:val="en-US"/>
        </w:rPr>
        <w:sym w:font="Wingdings" w:char="F0E0"/>
      </w:r>
      <w:r w:rsidR="00A96393" w:rsidRPr="00B53CCE">
        <w:rPr>
          <w:sz w:val="20"/>
          <w:szCs w:val="20"/>
          <w:lang w:val="en-US"/>
        </w:rPr>
        <w:t xml:space="preserve"> </w:t>
      </w:r>
      <w:r w:rsidRPr="00B53CCE">
        <w:rPr>
          <w:sz w:val="20"/>
          <w:szCs w:val="20"/>
          <w:lang w:val="en-US"/>
        </w:rPr>
        <w:t xml:space="preserve">C, </w:t>
      </w:r>
      <w:r w:rsidR="00776309" w:rsidRPr="00B53CCE">
        <w:rPr>
          <w:sz w:val="20"/>
          <w:szCs w:val="20"/>
          <w:lang w:val="en-US"/>
        </w:rPr>
        <w:t>1W2</w:t>
      </w:r>
      <w:r w:rsidRPr="00B53CCE">
        <w:rPr>
          <w:sz w:val="20"/>
          <w:szCs w:val="20"/>
          <w:lang w:val="en-US"/>
        </w:rPr>
        <w:t xml:space="preserve"> with ADM, </w:t>
      </w:r>
      <w:r w:rsidR="00776309" w:rsidRPr="00B53CCE">
        <w:rPr>
          <w:sz w:val="20"/>
          <w:szCs w:val="20"/>
          <w:lang w:val="en-US"/>
        </w:rPr>
        <w:t xml:space="preserve">12W </w:t>
      </w:r>
      <w:r w:rsidRPr="00B53CCE">
        <w:rPr>
          <w:sz w:val="20"/>
          <w:szCs w:val="20"/>
          <w:lang w:val="en-US"/>
        </w:rPr>
        <w:t>with ADM</w:t>
      </w:r>
    </w:p>
    <w:p w14:paraId="318849B7" w14:textId="5BDF57C0" w:rsidR="00192FB0" w:rsidRPr="00212D6F" w:rsidRDefault="000B7923" w:rsidP="00212D6F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T2 =</w:t>
      </w:r>
      <w:r w:rsidR="00A96393" w:rsidRPr="00B53CCE">
        <w:rPr>
          <w:sz w:val="20"/>
          <w:szCs w:val="20"/>
          <w:lang w:val="en-US"/>
        </w:rPr>
        <w:t xml:space="preserve"> second MRI session </w:t>
      </w:r>
      <w:r w:rsidR="00A96393" w:rsidRPr="00B53CCE">
        <w:rPr>
          <w:sz w:val="20"/>
          <w:szCs w:val="20"/>
          <w:lang w:val="en-US"/>
        </w:rPr>
        <w:sym w:font="Wingdings" w:char="F0E0"/>
      </w:r>
      <w:r w:rsidRPr="00B53CCE">
        <w:rPr>
          <w:sz w:val="20"/>
          <w:szCs w:val="20"/>
          <w:lang w:val="en-US"/>
        </w:rPr>
        <w:t xml:space="preserve"> </w:t>
      </w:r>
      <w:r w:rsidR="00776309" w:rsidRPr="00B53CCE">
        <w:rPr>
          <w:sz w:val="20"/>
          <w:szCs w:val="20"/>
          <w:lang w:val="en-US"/>
        </w:rPr>
        <w:t>1W2</w:t>
      </w:r>
      <w:r w:rsidRPr="00B53CCE">
        <w:rPr>
          <w:sz w:val="20"/>
          <w:szCs w:val="20"/>
          <w:lang w:val="en-US"/>
        </w:rPr>
        <w:t xml:space="preserve"> without ADM, </w:t>
      </w:r>
      <w:r w:rsidR="00776309" w:rsidRPr="00B53CCE">
        <w:rPr>
          <w:sz w:val="20"/>
          <w:szCs w:val="20"/>
          <w:lang w:val="en-US"/>
        </w:rPr>
        <w:t>12W</w:t>
      </w:r>
      <w:r w:rsidRPr="00B53CCE">
        <w:rPr>
          <w:sz w:val="20"/>
          <w:szCs w:val="20"/>
          <w:lang w:val="en-US"/>
        </w:rPr>
        <w:t xml:space="preserve"> with ADM</w:t>
      </w:r>
      <w:r w:rsidR="00C50AE8" w:rsidRPr="006B08AB">
        <w:rPr>
          <w:sz w:val="20"/>
          <w:szCs w:val="20"/>
          <w:lang w:val="en-US"/>
        </w:rPr>
        <w:t xml:space="preserve"> </w:t>
      </w:r>
    </w:p>
    <w:p w14:paraId="1DD3908F" w14:textId="50A12879" w:rsidR="00DF2805" w:rsidRPr="00B53CCE" w:rsidRDefault="00DF2805" w:rsidP="00DF2805">
      <w:pPr>
        <w:pStyle w:val="Listenabsatz"/>
        <w:numPr>
          <w:ilvl w:val="1"/>
          <w:numId w:val="7"/>
        </w:numPr>
        <w:rPr>
          <w:sz w:val="20"/>
          <w:szCs w:val="20"/>
          <w:lang w:val="en-US"/>
        </w:rPr>
      </w:pPr>
      <w:r w:rsidRPr="00B53CCE">
        <w:rPr>
          <w:b/>
          <w:sz w:val="20"/>
          <w:szCs w:val="20"/>
          <w:lang w:val="en-US"/>
        </w:rPr>
        <w:t>Overall study setting</w:t>
      </w:r>
      <w:r w:rsidR="00F15566" w:rsidRPr="00B53CCE">
        <w:rPr>
          <w:sz w:val="20"/>
          <w:szCs w:val="20"/>
          <w:lang w:val="en-US"/>
        </w:rPr>
        <w:t xml:space="preserve"> (</w:t>
      </w:r>
      <w:r w:rsidR="00F15566" w:rsidRPr="00B53CCE">
        <w:rPr>
          <w:i/>
          <w:sz w:val="20"/>
          <w:szCs w:val="20"/>
          <w:lang w:val="en-US"/>
        </w:rPr>
        <w:t>2 x 2</w:t>
      </w:r>
      <w:r w:rsidR="00E04901" w:rsidRPr="00B53CCE">
        <w:rPr>
          <w:i/>
          <w:sz w:val="20"/>
          <w:szCs w:val="20"/>
          <w:lang w:val="en-US"/>
        </w:rPr>
        <w:t xml:space="preserve"> </w:t>
      </w:r>
      <w:r w:rsidR="009A0174" w:rsidRPr="00B53CCE">
        <w:rPr>
          <w:i/>
          <w:sz w:val="20"/>
          <w:szCs w:val="20"/>
          <w:lang w:val="en-US"/>
        </w:rPr>
        <w:t>Design (group x time</w:t>
      </w:r>
      <w:r w:rsidR="00F15566" w:rsidRPr="00B53CCE">
        <w:rPr>
          <w:i/>
          <w:sz w:val="20"/>
          <w:szCs w:val="20"/>
          <w:lang w:val="en-US"/>
        </w:rPr>
        <w:t>)</w:t>
      </w:r>
      <w:r w:rsidR="00F15566" w:rsidRPr="00B53CCE">
        <w:rPr>
          <w:sz w:val="20"/>
          <w:szCs w:val="20"/>
          <w:lang w:val="en-US"/>
        </w:rPr>
        <w:t>)</w:t>
      </w:r>
    </w:p>
    <w:p w14:paraId="40ADAE52" w14:textId="2D51A290" w:rsidR="00DF2805" w:rsidRPr="00B53CCE" w:rsidRDefault="00DF2805" w:rsidP="00DF2805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2 subject groups: C, P</w:t>
      </w:r>
    </w:p>
    <w:p w14:paraId="7D8F6093" w14:textId="35727396" w:rsidR="00DF2805" w:rsidRPr="00B53CCE" w:rsidRDefault="00DF2805" w:rsidP="00DF2805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2 time points</w:t>
      </w:r>
    </w:p>
    <w:p w14:paraId="02C9242D" w14:textId="182F2619" w:rsidR="00DF2805" w:rsidRPr="00B53CCE" w:rsidRDefault="00DF2805" w:rsidP="00DF2805">
      <w:pPr>
        <w:pStyle w:val="Listenabsatz"/>
        <w:numPr>
          <w:ilvl w:val="3"/>
          <w:numId w:val="7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T1: C and P</w:t>
      </w:r>
    </w:p>
    <w:p w14:paraId="3CC9D205" w14:textId="2640CD3D" w:rsidR="00DF2805" w:rsidRPr="00B53CCE" w:rsidRDefault="00776309" w:rsidP="00DF2805">
      <w:pPr>
        <w:pStyle w:val="Listenabsatz"/>
        <w:numPr>
          <w:ilvl w:val="3"/>
          <w:numId w:val="7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T2: P</w:t>
      </w:r>
      <w:r w:rsidR="00DF2805" w:rsidRPr="00B53CCE">
        <w:rPr>
          <w:sz w:val="20"/>
          <w:szCs w:val="20"/>
          <w:lang w:val="en-US"/>
        </w:rPr>
        <w:t xml:space="preserve"> (</w:t>
      </w:r>
      <w:r w:rsidRPr="00B53CCE">
        <w:rPr>
          <w:sz w:val="20"/>
          <w:szCs w:val="20"/>
          <w:lang w:val="en-US"/>
        </w:rPr>
        <w:t>1W2 without ADM, 12W</w:t>
      </w:r>
      <w:r w:rsidR="00DF2805" w:rsidRPr="00B53CCE">
        <w:rPr>
          <w:sz w:val="20"/>
          <w:szCs w:val="20"/>
          <w:lang w:val="en-US"/>
        </w:rPr>
        <w:t xml:space="preserve"> with ADM)</w:t>
      </w:r>
    </w:p>
    <w:p w14:paraId="7F5799ED" w14:textId="6A06DD5C" w:rsidR="00DF2805" w:rsidRPr="00B53CCE" w:rsidRDefault="00DF2805" w:rsidP="00DF2805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Episodic Memory Task</w:t>
      </w:r>
      <w:r w:rsidR="00F05B28" w:rsidRPr="00B53CCE">
        <w:rPr>
          <w:sz w:val="20"/>
          <w:szCs w:val="20"/>
          <w:lang w:val="en-US"/>
        </w:rPr>
        <w:t xml:space="preserve"> </w:t>
      </w:r>
      <w:r w:rsidR="00EB259D">
        <w:rPr>
          <w:sz w:val="20"/>
          <w:szCs w:val="20"/>
          <w:lang w:val="en-US"/>
        </w:rPr>
        <w:t xml:space="preserve">(Recall) </w:t>
      </w:r>
      <w:r w:rsidR="00F05B28" w:rsidRPr="00B53CCE">
        <w:rPr>
          <w:sz w:val="20"/>
          <w:szCs w:val="20"/>
          <w:lang w:val="en-US"/>
        </w:rPr>
        <w:t>with two task conditions</w:t>
      </w:r>
    </w:p>
    <w:p w14:paraId="3075243F" w14:textId="276DE8D0" w:rsidR="00EB259D" w:rsidRDefault="00EB259D" w:rsidP="00DF2805">
      <w:pPr>
        <w:pStyle w:val="Listenabsatz"/>
        <w:numPr>
          <w:ilvl w:val="3"/>
          <w:numId w:val="7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M</w:t>
      </w:r>
      <w:r w:rsidR="00A95822" w:rsidRPr="00B53CCE">
        <w:rPr>
          <w:sz w:val="20"/>
          <w:szCs w:val="20"/>
          <w:lang w:val="en-US"/>
        </w:rPr>
        <w:t>emory</w:t>
      </w:r>
      <w:r w:rsidR="006B08AB">
        <w:rPr>
          <w:sz w:val="20"/>
          <w:szCs w:val="20"/>
          <w:lang w:val="en-US"/>
        </w:rPr>
        <w:t xml:space="preserve"> </w:t>
      </w:r>
      <w:r w:rsidR="006B08AB" w:rsidRPr="00B53CCE">
        <w:rPr>
          <w:sz w:val="20"/>
          <w:szCs w:val="20"/>
          <w:lang w:val="en-US"/>
        </w:rPr>
        <w:t>= face-profession-pairs</w:t>
      </w:r>
    </w:p>
    <w:p w14:paraId="2B6D74D1" w14:textId="2236405D" w:rsidR="003C206D" w:rsidRDefault="00EB259D" w:rsidP="00EB259D">
      <w:pPr>
        <w:pStyle w:val="Listenabsatz"/>
        <w:numPr>
          <w:ilvl w:val="3"/>
          <w:numId w:val="7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C</w:t>
      </w:r>
      <w:r w:rsidR="00A95822" w:rsidRPr="00B53CCE">
        <w:rPr>
          <w:sz w:val="20"/>
          <w:szCs w:val="20"/>
          <w:lang w:val="en-US"/>
        </w:rPr>
        <w:t>ontrol</w:t>
      </w:r>
      <w:r w:rsidR="006B08AB" w:rsidRPr="00B53CCE">
        <w:rPr>
          <w:sz w:val="20"/>
          <w:szCs w:val="20"/>
          <w:lang w:val="en-US"/>
        </w:rPr>
        <w:t xml:space="preserve"> = ears</w:t>
      </w:r>
    </w:p>
    <w:p w14:paraId="1238AE3B" w14:textId="77777777" w:rsidR="00212D6F" w:rsidRPr="00B53CCE" w:rsidRDefault="00212D6F" w:rsidP="00212D6F">
      <w:pPr>
        <w:pStyle w:val="Listenabsatz"/>
        <w:numPr>
          <w:ilvl w:val="1"/>
          <w:numId w:val="7"/>
        </w:numPr>
        <w:rPr>
          <w:b/>
          <w:sz w:val="20"/>
          <w:szCs w:val="20"/>
          <w:lang w:val="en-US"/>
        </w:rPr>
      </w:pPr>
      <w:r w:rsidRPr="00B53CCE">
        <w:rPr>
          <w:b/>
          <w:sz w:val="20"/>
          <w:szCs w:val="20"/>
          <w:lang w:val="en-US"/>
        </w:rPr>
        <w:t>Effects</w:t>
      </w:r>
    </w:p>
    <w:p w14:paraId="2380C170" w14:textId="4C6157B6" w:rsidR="00212D6F" w:rsidRPr="00B53CCE" w:rsidRDefault="00212D6F" w:rsidP="00212D6F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 xml:space="preserve">ME </w:t>
      </w:r>
      <w:r w:rsidR="00041A61">
        <w:rPr>
          <w:sz w:val="20"/>
          <w:szCs w:val="20"/>
          <w:lang w:val="en-US"/>
        </w:rPr>
        <w:t>R</w:t>
      </w:r>
      <w:r>
        <w:rPr>
          <w:sz w:val="20"/>
          <w:szCs w:val="20"/>
          <w:lang w:val="en-US"/>
        </w:rPr>
        <w:t xml:space="preserve">ecall </w:t>
      </w:r>
      <w:r w:rsidRPr="00B53CCE">
        <w:rPr>
          <w:sz w:val="20"/>
          <w:szCs w:val="20"/>
          <w:lang w:val="en-US"/>
        </w:rPr>
        <w:t>= main effect</w:t>
      </w:r>
      <w:r>
        <w:rPr>
          <w:sz w:val="20"/>
          <w:szCs w:val="20"/>
          <w:lang w:val="en-US"/>
        </w:rPr>
        <w:t xml:space="preserve"> (memory &gt; control)</w:t>
      </w:r>
    </w:p>
    <w:p w14:paraId="1D899B6A" w14:textId="2C7175E4" w:rsidR="00212D6F" w:rsidRDefault="00212D6F" w:rsidP="00212D6F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 xml:space="preserve">SE </w:t>
      </w:r>
      <w:r w:rsidR="00041A61">
        <w:rPr>
          <w:sz w:val="20"/>
          <w:szCs w:val="20"/>
          <w:lang w:val="en-US"/>
        </w:rPr>
        <w:t>M</w:t>
      </w:r>
      <w:r>
        <w:rPr>
          <w:sz w:val="20"/>
          <w:szCs w:val="20"/>
          <w:lang w:val="en-US"/>
        </w:rPr>
        <w:t xml:space="preserve">emory </w:t>
      </w:r>
      <w:r w:rsidRPr="00B53CCE">
        <w:rPr>
          <w:sz w:val="20"/>
          <w:szCs w:val="20"/>
          <w:lang w:val="en-US"/>
        </w:rPr>
        <w:t>= simple effec</w:t>
      </w:r>
      <w:r>
        <w:rPr>
          <w:sz w:val="20"/>
          <w:szCs w:val="20"/>
          <w:lang w:val="en-US"/>
        </w:rPr>
        <w:t>t (memory)</w:t>
      </w:r>
    </w:p>
    <w:p w14:paraId="1D5524E1" w14:textId="01A0691D" w:rsidR="003C206D" w:rsidRDefault="00212D6F" w:rsidP="00B73C00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SE </w:t>
      </w:r>
      <w:r w:rsidR="00041A61">
        <w:rPr>
          <w:sz w:val="20"/>
          <w:szCs w:val="20"/>
          <w:lang w:val="en-US"/>
        </w:rPr>
        <w:t>Co</w:t>
      </w:r>
      <w:r>
        <w:rPr>
          <w:sz w:val="20"/>
          <w:szCs w:val="20"/>
          <w:lang w:val="en-US"/>
        </w:rPr>
        <w:t>ntrol = simple effect (control)</w:t>
      </w:r>
    </w:p>
    <w:p w14:paraId="01ED3104" w14:textId="77777777" w:rsidR="00402A8B" w:rsidRPr="00402A8B" w:rsidRDefault="00402A8B" w:rsidP="00402A8B">
      <w:pPr>
        <w:rPr>
          <w:sz w:val="20"/>
          <w:szCs w:val="20"/>
          <w:lang w:val="en-US"/>
        </w:rPr>
      </w:pPr>
    </w:p>
    <w:p w14:paraId="00E053BA" w14:textId="73AD449B" w:rsidR="000D1CE2" w:rsidRPr="00B53CCE" w:rsidRDefault="00825AFD" w:rsidP="000D1CE2">
      <w:pPr>
        <w:pStyle w:val="Listenabsatz"/>
        <w:numPr>
          <w:ilvl w:val="0"/>
          <w:numId w:val="7"/>
        </w:numPr>
        <w:rPr>
          <w:sz w:val="28"/>
          <w:szCs w:val="28"/>
          <w:u w:val="single"/>
          <w:lang w:val="en-US"/>
        </w:rPr>
      </w:pPr>
      <w:r w:rsidRPr="00B53CCE">
        <w:rPr>
          <w:sz w:val="28"/>
          <w:szCs w:val="28"/>
          <w:u w:val="single"/>
          <w:lang w:val="en-US"/>
        </w:rPr>
        <w:t>T</w:t>
      </w:r>
      <w:r w:rsidR="005D274A">
        <w:rPr>
          <w:sz w:val="28"/>
          <w:szCs w:val="28"/>
          <w:u w:val="single"/>
          <w:lang w:val="en-US"/>
        </w:rPr>
        <w:t>ask validation</w:t>
      </w:r>
    </w:p>
    <w:p w14:paraId="7EDD9123" w14:textId="56EE52C3" w:rsidR="000D4527" w:rsidRDefault="002F6FCF" w:rsidP="000D1CE2">
      <w:pPr>
        <w:pStyle w:val="Listenabsatz"/>
        <w:numPr>
          <w:ilvl w:val="1"/>
          <w:numId w:val="7"/>
        </w:numPr>
        <w:rPr>
          <w:sz w:val="20"/>
          <w:szCs w:val="20"/>
          <w:lang w:val="en-US"/>
        </w:rPr>
      </w:pPr>
      <w:r w:rsidRPr="00B53CCE">
        <w:rPr>
          <w:b/>
          <w:sz w:val="20"/>
          <w:szCs w:val="20"/>
          <w:lang w:val="en-US"/>
        </w:rPr>
        <w:t>Hypothesis</w:t>
      </w:r>
      <w:r w:rsidRPr="00B53CCE">
        <w:rPr>
          <w:sz w:val="20"/>
          <w:szCs w:val="20"/>
          <w:lang w:val="en-US"/>
        </w:rPr>
        <w:t xml:space="preserve">: </w:t>
      </w:r>
      <w:r w:rsidR="00DA2B13">
        <w:rPr>
          <w:sz w:val="20"/>
          <w:szCs w:val="20"/>
          <w:lang w:val="en-US"/>
        </w:rPr>
        <w:t>Both groups (C + P) show</w:t>
      </w:r>
      <w:r w:rsidR="003C7650">
        <w:rPr>
          <w:sz w:val="20"/>
          <w:szCs w:val="20"/>
          <w:lang w:val="en-US"/>
        </w:rPr>
        <w:t xml:space="preserve"> significant activation in </w:t>
      </w:r>
      <w:r w:rsidR="00D6350B">
        <w:rPr>
          <w:sz w:val="20"/>
          <w:szCs w:val="20"/>
          <w:lang w:val="en-US"/>
        </w:rPr>
        <w:t xml:space="preserve">bilateral HC </w:t>
      </w:r>
      <w:r w:rsidR="00D22D35">
        <w:rPr>
          <w:sz w:val="20"/>
          <w:szCs w:val="20"/>
          <w:lang w:val="en-US"/>
        </w:rPr>
        <w:t>for following contrasts</w:t>
      </w:r>
      <w:r w:rsidR="000D4527">
        <w:rPr>
          <w:sz w:val="20"/>
          <w:szCs w:val="20"/>
          <w:lang w:val="en-US"/>
        </w:rPr>
        <w:t>.</w:t>
      </w:r>
    </w:p>
    <w:p w14:paraId="1CC71811" w14:textId="28D4148B" w:rsidR="00F026E2" w:rsidRDefault="00F026E2" w:rsidP="00F026E2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5D274A">
        <w:rPr>
          <w:sz w:val="20"/>
          <w:szCs w:val="20"/>
          <w:lang w:val="en-US"/>
        </w:rPr>
        <w:t>Contrasts</w:t>
      </w:r>
      <w:r>
        <w:rPr>
          <w:sz w:val="20"/>
          <w:szCs w:val="20"/>
          <w:lang w:val="en-US"/>
        </w:rPr>
        <w:t>: SE Memory, ME Recall</w:t>
      </w:r>
      <w:r w:rsidR="00A21104">
        <w:rPr>
          <w:sz w:val="20"/>
          <w:szCs w:val="20"/>
          <w:lang w:val="en-US"/>
        </w:rPr>
        <w:t xml:space="preserve"> during T1</w:t>
      </w:r>
      <w:bookmarkStart w:id="0" w:name="_GoBack"/>
      <w:bookmarkEnd w:id="0"/>
    </w:p>
    <w:p w14:paraId="76A19949" w14:textId="3A8B5D45" w:rsidR="00995107" w:rsidRPr="00995107" w:rsidRDefault="00995107" w:rsidP="00995107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If effect cannot be found across groups, task validation only in C</w:t>
      </w:r>
    </w:p>
    <w:p w14:paraId="5D60AAEB" w14:textId="77777777" w:rsidR="005D274A" w:rsidRPr="005D274A" w:rsidRDefault="005D274A" w:rsidP="005D274A">
      <w:pPr>
        <w:pStyle w:val="Listenabsatz"/>
        <w:numPr>
          <w:ilvl w:val="1"/>
          <w:numId w:val="7"/>
        </w:numPr>
        <w:rPr>
          <w:sz w:val="20"/>
          <w:szCs w:val="20"/>
          <w:lang w:val="en-US"/>
        </w:rPr>
      </w:pPr>
      <w:r>
        <w:rPr>
          <w:b/>
          <w:sz w:val="20"/>
          <w:szCs w:val="20"/>
          <w:lang w:val="en-US"/>
        </w:rPr>
        <w:t>Methods</w:t>
      </w:r>
    </w:p>
    <w:p w14:paraId="0ECF8C00" w14:textId="1C32B134" w:rsidR="005D274A" w:rsidRDefault="005D274A" w:rsidP="005D274A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253909">
        <w:rPr>
          <w:sz w:val="20"/>
          <w:szCs w:val="20"/>
          <w:lang w:val="en-US"/>
        </w:rPr>
        <w:t>One-sample t-tests, F-tests</w:t>
      </w:r>
    </w:p>
    <w:p w14:paraId="5FC4E750" w14:textId="1FEAD696" w:rsidR="00010F17" w:rsidRPr="00253909" w:rsidRDefault="00010F17" w:rsidP="00010F17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8D0E9C">
        <w:rPr>
          <w:sz w:val="20"/>
          <w:szCs w:val="20"/>
          <w:lang w:val="en"/>
        </w:rPr>
        <w:t xml:space="preserve">Possible covariates to explain variance: </w:t>
      </w:r>
      <w:r w:rsidRPr="008D0E9C">
        <w:rPr>
          <w:rFonts w:cs="Tahoma"/>
          <w:color w:val="000000"/>
          <w:sz w:val="20"/>
          <w:szCs w:val="20"/>
          <w:lang w:val="en-US"/>
        </w:rPr>
        <w:t>age, gender, site</w:t>
      </w:r>
    </w:p>
    <w:p w14:paraId="00AFF72B" w14:textId="77777777" w:rsidR="008C5934" w:rsidRPr="008C5934" w:rsidRDefault="008C5934" w:rsidP="008C5934">
      <w:pPr>
        <w:ind w:left="1620"/>
        <w:rPr>
          <w:sz w:val="20"/>
          <w:szCs w:val="20"/>
          <w:lang w:val="en-US"/>
        </w:rPr>
      </w:pPr>
    </w:p>
    <w:p w14:paraId="01D2537F" w14:textId="79EA87EF" w:rsidR="00CF4502" w:rsidRPr="00B53CCE" w:rsidRDefault="00CF4502" w:rsidP="00CF4502">
      <w:pPr>
        <w:pStyle w:val="Listenabsatz"/>
        <w:numPr>
          <w:ilvl w:val="0"/>
          <w:numId w:val="7"/>
        </w:numPr>
        <w:rPr>
          <w:sz w:val="28"/>
          <w:szCs w:val="28"/>
          <w:u w:val="single"/>
          <w:lang w:val="en-US"/>
        </w:rPr>
      </w:pPr>
      <w:r w:rsidRPr="00B53CCE">
        <w:rPr>
          <w:sz w:val="28"/>
          <w:szCs w:val="28"/>
          <w:u w:val="single"/>
          <w:lang w:val="en-US"/>
        </w:rPr>
        <w:t>Task reliability</w:t>
      </w:r>
    </w:p>
    <w:p w14:paraId="4AD36EE7" w14:textId="46363006" w:rsidR="006D6D7B" w:rsidRPr="006D6D7B" w:rsidRDefault="006D6D7B" w:rsidP="006D6D7B">
      <w:pPr>
        <w:pStyle w:val="Listenabsatz"/>
        <w:numPr>
          <w:ilvl w:val="1"/>
          <w:numId w:val="7"/>
        </w:numPr>
        <w:rPr>
          <w:sz w:val="20"/>
          <w:szCs w:val="20"/>
          <w:lang w:val="en-US"/>
        </w:rPr>
      </w:pPr>
      <w:r w:rsidRPr="00B53CCE">
        <w:rPr>
          <w:b/>
          <w:sz w:val="20"/>
          <w:szCs w:val="20"/>
          <w:lang w:val="en"/>
        </w:rPr>
        <w:t>Hypothesis</w:t>
      </w:r>
      <w:r w:rsidRPr="00B53CCE">
        <w:rPr>
          <w:sz w:val="20"/>
          <w:szCs w:val="20"/>
          <w:lang w:val="en"/>
        </w:rPr>
        <w:t>: The patterns of neural activity did not differ</w:t>
      </w:r>
      <w:r w:rsidR="007749AD">
        <w:rPr>
          <w:sz w:val="20"/>
          <w:szCs w:val="20"/>
          <w:lang w:val="en"/>
        </w:rPr>
        <w:t xml:space="preserve"> in 12W</w:t>
      </w:r>
      <w:r w:rsidRPr="00B53CCE">
        <w:rPr>
          <w:sz w:val="20"/>
          <w:szCs w:val="20"/>
          <w:lang w:val="en"/>
        </w:rPr>
        <w:t xml:space="preserve"> between T1 and T2</w:t>
      </w:r>
      <w:r w:rsidR="007749AD">
        <w:rPr>
          <w:sz w:val="20"/>
          <w:szCs w:val="20"/>
          <w:lang w:val="en"/>
        </w:rPr>
        <w:t>.</w:t>
      </w:r>
    </w:p>
    <w:p w14:paraId="77128430" w14:textId="0E2E66A1" w:rsidR="007749AD" w:rsidRDefault="007749AD" w:rsidP="007749AD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5D274A">
        <w:rPr>
          <w:sz w:val="20"/>
          <w:szCs w:val="20"/>
          <w:lang w:val="en-US"/>
        </w:rPr>
        <w:t>Contrasts</w:t>
      </w:r>
      <w:r>
        <w:rPr>
          <w:sz w:val="20"/>
          <w:szCs w:val="20"/>
          <w:lang w:val="en-US"/>
        </w:rPr>
        <w:t>: SE Memory, SE Control, ME Recall</w:t>
      </w:r>
    </w:p>
    <w:p w14:paraId="2C526E5C" w14:textId="6CAE0C7E" w:rsidR="006D6D7B" w:rsidRPr="00B53CCE" w:rsidRDefault="006D6D7B" w:rsidP="006D6D7B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 xml:space="preserve">ROIs: </w:t>
      </w:r>
      <w:r>
        <w:rPr>
          <w:sz w:val="20"/>
          <w:szCs w:val="20"/>
          <w:lang w:val="en-US"/>
        </w:rPr>
        <w:t>HC, ACC, (dl)PFC</w:t>
      </w:r>
    </w:p>
    <w:p w14:paraId="7A47D634" w14:textId="650CC47D" w:rsidR="007E1AF8" w:rsidRPr="00B53CCE" w:rsidRDefault="007D4870" w:rsidP="006D6D7B">
      <w:pPr>
        <w:pStyle w:val="Listenabsatz"/>
        <w:numPr>
          <w:ilvl w:val="1"/>
          <w:numId w:val="7"/>
        </w:numPr>
        <w:rPr>
          <w:sz w:val="20"/>
          <w:szCs w:val="20"/>
          <w:lang w:val="en-US"/>
        </w:rPr>
      </w:pPr>
      <w:r w:rsidRPr="00B53CCE">
        <w:rPr>
          <w:b/>
          <w:sz w:val="20"/>
          <w:szCs w:val="20"/>
          <w:lang w:val="en"/>
        </w:rPr>
        <w:t>Intra-Class-Correlation</w:t>
      </w:r>
      <w:r w:rsidR="00EA723A" w:rsidRPr="00B53CCE">
        <w:rPr>
          <w:sz w:val="20"/>
          <w:szCs w:val="20"/>
          <w:lang w:val="en"/>
        </w:rPr>
        <w:t>:</w:t>
      </w:r>
      <w:r w:rsidR="006337C5">
        <w:rPr>
          <w:sz w:val="20"/>
          <w:szCs w:val="20"/>
          <w:lang w:val="en"/>
        </w:rPr>
        <w:t xml:space="preserve"> Fixed Effects</w:t>
      </w:r>
    </w:p>
    <w:p w14:paraId="015A2857" w14:textId="05A22102" w:rsidR="001F1DD9" w:rsidRPr="001F1DD9" w:rsidRDefault="001F1DD9" w:rsidP="001F1DD9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 w:rsidRPr="00253909">
        <w:rPr>
          <w:sz w:val="20"/>
          <w:szCs w:val="20"/>
          <w:lang w:val="en-US"/>
        </w:rPr>
        <w:t>Paired t-tests</w:t>
      </w:r>
    </w:p>
    <w:p w14:paraId="6D17B410" w14:textId="54B365ED" w:rsidR="00613824" w:rsidRDefault="00613824" w:rsidP="00776309">
      <w:pPr>
        <w:pStyle w:val="Listenabsatz"/>
        <w:numPr>
          <w:ilvl w:val="2"/>
          <w:numId w:val="7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Power analysis to </w:t>
      </w:r>
      <w:r w:rsidR="00A85594">
        <w:rPr>
          <w:sz w:val="20"/>
          <w:szCs w:val="20"/>
          <w:lang w:val="en-US"/>
        </w:rPr>
        <w:t xml:space="preserve">determine the significance of the result </w:t>
      </w:r>
    </w:p>
    <w:p w14:paraId="108A0D5B" w14:textId="6FF26492" w:rsidR="003C206D" w:rsidRPr="00BD2A44" w:rsidRDefault="00837E42" w:rsidP="00BD2A44">
      <w:pPr>
        <w:pStyle w:val="Listenabsatz"/>
        <w:numPr>
          <w:ilvl w:val="0"/>
          <w:numId w:val="7"/>
        </w:numPr>
        <w:rPr>
          <w:sz w:val="28"/>
          <w:szCs w:val="28"/>
          <w:u w:val="single"/>
          <w:lang w:val="en-US"/>
        </w:rPr>
      </w:pPr>
      <w:r w:rsidRPr="00BD2A44">
        <w:rPr>
          <w:sz w:val="28"/>
          <w:szCs w:val="28"/>
          <w:u w:val="single"/>
          <w:lang w:val="en-US"/>
        </w:rPr>
        <w:lastRenderedPageBreak/>
        <w:t>Cross-sectional analysis</w:t>
      </w:r>
    </w:p>
    <w:p w14:paraId="41A9ABD4" w14:textId="12B7D89E" w:rsidR="00E4295C" w:rsidRDefault="001F4A78" w:rsidP="00E4295C">
      <w:p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One major symptom of depression is cognitive impairment, especially </w:t>
      </w:r>
      <w:r w:rsidR="00991719">
        <w:rPr>
          <w:sz w:val="20"/>
          <w:szCs w:val="20"/>
          <w:lang w:val="en-US"/>
        </w:rPr>
        <w:t xml:space="preserve">during episodic memory </w:t>
      </w:r>
      <w:r w:rsidR="00991719">
        <w:rPr>
          <w:sz w:val="20"/>
          <w:szCs w:val="20"/>
          <w:lang w:val="en-US"/>
        </w:rPr>
        <w:fldChar w:fldCharType="begin">
          <w:fldData xml:space="preserve">PEVuZE5vdGU+PENpdGU+PEF1dGhvcj5EaWxsb248L0F1dGhvcj48WWVhcj4yMDE4PC9ZZWFyPjxS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</w:fldData>
        </w:fldChar>
      </w:r>
      <w:r w:rsidR="000E508F">
        <w:rPr>
          <w:sz w:val="20"/>
          <w:szCs w:val="20"/>
          <w:lang w:val="en-US"/>
        </w:rPr>
        <w:instrText xml:space="preserve"> ADDIN EN.CITE </w:instrText>
      </w:r>
      <w:r w:rsidR="000E508F">
        <w:rPr>
          <w:sz w:val="20"/>
          <w:szCs w:val="20"/>
          <w:lang w:val="en-US"/>
        </w:rPr>
        <w:fldChar w:fldCharType="begin">
          <w:fldData xml:space="preserve">PEVuZE5vdGU+PENpdGU+PEF1dGhvcj5EaWxsb248L0F1dGhvcj48WWVhcj4yMDE4PC9ZZWFyPjxS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</w:fldData>
        </w:fldChar>
      </w:r>
      <w:r w:rsidR="000E508F">
        <w:rPr>
          <w:sz w:val="20"/>
          <w:szCs w:val="20"/>
          <w:lang w:val="en-US"/>
        </w:rPr>
        <w:instrText xml:space="preserve"> ADDIN EN.CITE.DATA </w:instrText>
      </w:r>
      <w:r w:rsidR="000E508F">
        <w:rPr>
          <w:sz w:val="20"/>
          <w:szCs w:val="20"/>
          <w:lang w:val="en-US"/>
        </w:rPr>
      </w:r>
      <w:r w:rsidR="000E508F">
        <w:rPr>
          <w:sz w:val="20"/>
          <w:szCs w:val="20"/>
          <w:lang w:val="en-US"/>
        </w:rPr>
        <w:fldChar w:fldCharType="end"/>
      </w:r>
      <w:r w:rsidR="00991719">
        <w:rPr>
          <w:sz w:val="20"/>
          <w:szCs w:val="20"/>
          <w:lang w:val="en-US"/>
        </w:rPr>
      </w:r>
      <w:r w:rsidR="00991719">
        <w:rPr>
          <w:sz w:val="20"/>
          <w:szCs w:val="20"/>
          <w:lang w:val="en-US"/>
        </w:rPr>
        <w:fldChar w:fldCharType="separate"/>
      </w:r>
      <w:r w:rsidR="000E508F">
        <w:rPr>
          <w:noProof/>
          <w:sz w:val="20"/>
          <w:szCs w:val="20"/>
          <w:lang w:val="en-US"/>
        </w:rPr>
        <w:t>[1, 2]</w:t>
      </w:r>
      <w:r w:rsidR="00991719">
        <w:rPr>
          <w:sz w:val="20"/>
          <w:szCs w:val="20"/>
          <w:lang w:val="en-US"/>
        </w:rPr>
        <w:fldChar w:fldCharType="end"/>
      </w:r>
      <w:r w:rsidR="00E4295C">
        <w:rPr>
          <w:sz w:val="20"/>
          <w:szCs w:val="20"/>
          <w:lang w:val="en-US"/>
        </w:rPr>
        <w:t xml:space="preserve"> which relies highly on the HC </w:t>
      </w:r>
      <w:r w:rsidR="00E4295C">
        <w:rPr>
          <w:sz w:val="20"/>
          <w:szCs w:val="20"/>
          <w:lang w:val="en-US"/>
        </w:rPr>
        <w:fldChar w:fldCharType="begin"/>
      </w:r>
      <w:r w:rsidR="000E508F">
        <w:rPr>
          <w:sz w:val="20"/>
          <w:szCs w:val="20"/>
          <w:lang w:val="en-US"/>
        </w:rPr>
        <w:instrText xml:space="preserve"> ADDIN EN.CITE &lt;EndNote&gt;&lt;Cite&gt;&lt;Author&gt;Vargha-Khadem&lt;/Author&gt;&lt;Year&gt;1997&lt;/Year&gt;&lt;RecNum&gt;59&lt;/RecNum&gt;&lt;DisplayText&gt;[3]&lt;/DisplayText&gt;&lt;record&gt;&lt;rec-number&gt;59&lt;/rec-number&gt;&lt;foreign-keys&gt;&lt;key app="EN" db-id="sd9zedx5azzdvyepzt7vexvwarszpd9przxr" timestamp="1534252671"&gt;59&lt;/key&gt;&lt;/foreign-keys&gt;&lt;ref-type name="Journal Article"&gt;17&lt;/ref-type&gt;&lt;contributors&gt;&lt;authors&gt;&lt;author&gt;Vargha-Khadem, F.&lt;/author&gt;&lt;author&gt;Gadian, D. G.&lt;/author&gt;&lt;author&gt;Watkins, K. E.&lt;/author&gt;&lt;author&gt;Connelly, A.&lt;/author&gt;&lt;author&gt;Van Paesschen, W.&lt;/author&gt;&lt;author&gt;Mishkin, M.&lt;/author&gt;&lt;/authors&gt;&lt;/contributors&gt;&lt;auth-address&gt;Cognitive Neuroscience Unit, Institute of Child Health, University College London Medical School, Wolfson Centre, Mecklenburgh Square, London WC1N 2AP, UK. fkhadem@ich.ucl.ac.uk&lt;/auth-address&gt;&lt;titles&gt;&lt;title&gt;Differential effects of early hippocampal pathology on episodic and semantic memory&lt;/title&gt;&lt;secondary-title&gt;Science&lt;/secondary-title&gt;&lt;/titles&gt;&lt;periodical&gt;&lt;full-title&gt;Science&lt;/full-title&gt;&lt;/periodical&gt;&lt;pages&gt;376-80&lt;/pages&gt;&lt;volume&gt;277&lt;/volume&gt;&lt;number&gt;5324&lt;/number&gt;&lt;keywords&gt;&lt;keyword&gt;Adolescent&lt;/keyword&gt;&lt;keyword&gt;Adult&lt;/keyword&gt;&lt;keyword&gt;Amnesia/*pathology/physiopathology/psychology&lt;/keyword&gt;&lt;keyword&gt;Brain Mapping&lt;/keyword&gt;&lt;keyword&gt;Cerebral Cortex/pathology/physiopathology&lt;/keyword&gt;&lt;keyword&gt;Child&lt;/keyword&gt;&lt;keyword&gt;Female&lt;/keyword&gt;&lt;keyword&gt;Hippocampus/*pathology/physiopathology&lt;/keyword&gt;&lt;keyword&gt;Humans&lt;/keyword&gt;&lt;keyword&gt;Magnetic Resonance Imaging&lt;/keyword&gt;&lt;keyword&gt;Male&lt;/keyword&gt;&lt;keyword&gt;*Memory&lt;/keyword&gt;&lt;keyword&gt;Neuropsychological Tests&lt;/keyword&gt;&lt;keyword&gt;Temporal Lobe/pathology/physiopathology&lt;/keyword&gt;&lt;/keywords&gt;&lt;dates&gt;&lt;year&gt;1997&lt;/year&gt;&lt;pub-dates&gt;&lt;date&gt;Jul 18&lt;/date&gt;&lt;/pub-dates&gt;&lt;/dates&gt;&lt;isbn&gt;0036-8075 (Print)&amp;#xD;0036-8075 (Linking)&lt;/isbn&gt;&lt;accession-num&gt;9219696&lt;/accession-num&gt;&lt;urls&gt;&lt;related-urls&gt;&lt;url&gt;https://www.ncbi.nlm.nih.gov/pubmed/9219696&lt;/url&gt;&lt;/related-urls&gt;&lt;/urls&gt;&lt;/record&gt;&lt;/Cite&gt;&lt;/EndNote&gt;</w:instrText>
      </w:r>
      <w:r w:rsidR="00E4295C">
        <w:rPr>
          <w:sz w:val="20"/>
          <w:szCs w:val="20"/>
          <w:lang w:val="en-US"/>
        </w:rPr>
        <w:fldChar w:fldCharType="separate"/>
      </w:r>
      <w:r w:rsidR="000E508F">
        <w:rPr>
          <w:noProof/>
          <w:sz w:val="20"/>
          <w:szCs w:val="20"/>
          <w:lang w:val="en-US"/>
        </w:rPr>
        <w:t>[3]</w:t>
      </w:r>
      <w:r w:rsidR="00E4295C">
        <w:rPr>
          <w:sz w:val="20"/>
          <w:szCs w:val="20"/>
          <w:lang w:val="en-US"/>
        </w:rPr>
        <w:fldChar w:fldCharType="end"/>
      </w:r>
      <w:r w:rsidR="00E4295C">
        <w:rPr>
          <w:sz w:val="20"/>
          <w:szCs w:val="20"/>
          <w:lang w:val="en-US"/>
        </w:rPr>
        <w:t>. Since the HC is a highly sensitive region and d</w:t>
      </w:r>
      <w:r w:rsidR="00E4295C" w:rsidRPr="00B53CCE">
        <w:rPr>
          <w:sz w:val="20"/>
          <w:szCs w:val="20"/>
          <w:lang w:val="en-US"/>
        </w:rPr>
        <w:t xml:space="preserve">epression is associated with a hyperactive </w:t>
      </w:r>
      <w:r w:rsidR="00E4295C">
        <w:rPr>
          <w:sz w:val="20"/>
          <w:szCs w:val="20"/>
          <w:lang w:val="en-US"/>
        </w:rPr>
        <w:t>h</w:t>
      </w:r>
      <w:r w:rsidR="00E4295C" w:rsidRPr="00B53CCE">
        <w:rPr>
          <w:sz w:val="20"/>
          <w:szCs w:val="20"/>
          <w:lang w:val="en-US"/>
        </w:rPr>
        <w:t>ypothalamic</w:t>
      </w:r>
      <w:r w:rsidR="00E4295C">
        <w:rPr>
          <w:sz w:val="20"/>
          <w:szCs w:val="20"/>
          <w:lang w:val="en-US"/>
        </w:rPr>
        <w:t>-</w:t>
      </w:r>
      <w:r w:rsidR="00E4295C" w:rsidRPr="00B53CCE">
        <w:rPr>
          <w:sz w:val="20"/>
          <w:szCs w:val="20"/>
          <w:lang w:val="en-US"/>
        </w:rPr>
        <w:t>pituitary</w:t>
      </w:r>
      <w:r w:rsidR="00E4295C">
        <w:rPr>
          <w:sz w:val="20"/>
          <w:szCs w:val="20"/>
          <w:lang w:val="en-US"/>
        </w:rPr>
        <w:t>-adrenal axis, long-term exposure to glucocorticoids could explain HC</w:t>
      </w:r>
      <w:r w:rsidR="009E152F">
        <w:rPr>
          <w:sz w:val="20"/>
          <w:szCs w:val="20"/>
          <w:lang w:val="en-US"/>
        </w:rPr>
        <w:t xml:space="preserve"> deficits</w:t>
      </w:r>
      <w:r w:rsidR="00E4295C">
        <w:rPr>
          <w:sz w:val="20"/>
          <w:szCs w:val="20"/>
          <w:lang w:val="en-US"/>
        </w:rPr>
        <w:t xml:space="preserve"> and</w:t>
      </w:r>
      <w:r w:rsidR="009E152F">
        <w:rPr>
          <w:sz w:val="20"/>
          <w:szCs w:val="20"/>
          <w:lang w:val="en-US"/>
        </w:rPr>
        <w:t xml:space="preserve"> the resulting</w:t>
      </w:r>
      <w:r w:rsidR="00E4295C">
        <w:rPr>
          <w:sz w:val="20"/>
          <w:szCs w:val="20"/>
          <w:lang w:val="en-US"/>
        </w:rPr>
        <w:t xml:space="preserve"> symptoms of cogn</w:t>
      </w:r>
      <w:r w:rsidR="009E152F">
        <w:rPr>
          <w:sz w:val="20"/>
          <w:szCs w:val="20"/>
          <w:lang w:val="en-US"/>
        </w:rPr>
        <w:t>itive impairment</w:t>
      </w:r>
      <w:r w:rsidR="00E62164">
        <w:rPr>
          <w:sz w:val="20"/>
          <w:szCs w:val="20"/>
          <w:lang w:val="en-US"/>
        </w:rPr>
        <w:t xml:space="preserve"> </w:t>
      </w:r>
      <w:r w:rsidR="00E62164">
        <w:rPr>
          <w:sz w:val="20"/>
          <w:szCs w:val="20"/>
          <w:lang w:val="en-US"/>
        </w:rPr>
        <w:fldChar w:fldCharType="begin">
          <w:fldData xml:space="preserve">PEVuZE5vdGU+PENpdGU+PEF1dGhvcj5EaWxsb248L0F1dGhvcj48WWVhcj4yMDE4PC9ZZWFyPjxS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=
</w:fldData>
        </w:fldChar>
      </w:r>
      <w:r w:rsidR="000E508F">
        <w:rPr>
          <w:sz w:val="20"/>
          <w:szCs w:val="20"/>
          <w:lang w:val="en-US"/>
        </w:rPr>
        <w:instrText xml:space="preserve"> ADDIN EN.CITE </w:instrText>
      </w:r>
      <w:r w:rsidR="000E508F">
        <w:rPr>
          <w:sz w:val="20"/>
          <w:szCs w:val="20"/>
          <w:lang w:val="en-US"/>
        </w:rPr>
        <w:fldChar w:fldCharType="begin">
          <w:fldData xml:space="preserve">PEVuZE5vdGU+PENpdGU+PEF1dGhvcj5EaWxsb248L0F1dGhvcj48WWVhcj4yMDE4PC9ZZWFyPjxS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=
</w:fldData>
        </w:fldChar>
      </w:r>
      <w:r w:rsidR="000E508F">
        <w:rPr>
          <w:sz w:val="20"/>
          <w:szCs w:val="20"/>
          <w:lang w:val="en-US"/>
        </w:rPr>
        <w:instrText xml:space="preserve"> ADDIN EN.CITE.DATA </w:instrText>
      </w:r>
      <w:r w:rsidR="000E508F">
        <w:rPr>
          <w:sz w:val="20"/>
          <w:szCs w:val="20"/>
          <w:lang w:val="en-US"/>
        </w:rPr>
      </w:r>
      <w:r w:rsidR="000E508F">
        <w:rPr>
          <w:sz w:val="20"/>
          <w:szCs w:val="20"/>
          <w:lang w:val="en-US"/>
        </w:rPr>
        <w:fldChar w:fldCharType="end"/>
      </w:r>
      <w:r w:rsidR="00E62164">
        <w:rPr>
          <w:sz w:val="20"/>
          <w:szCs w:val="20"/>
          <w:lang w:val="en-US"/>
        </w:rPr>
      </w:r>
      <w:r w:rsidR="00E62164">
        <w:rPr>
          <w:sz w:val="20"/>
          <w:szCs w:val="20"/>
          <w:lang w:val="en-US"/>
        </w:rPr>
        <w:fldChar w:fldCharType="separate"/>
      </w:r>
      <w:r w:rsidR="000E508F">
        <w:rPr>
          <w:noProof/>
          <w:sz w:val="20"/>
          <w:szCs w:val="20"/>
          <w:lang w:val="en-US"/>
        </w:rPr>
        <w:t>[1, 4, 5]</w:t>
      </w:r>
      <w:r w:rsidR="00E62164">
        <w:rPr>
          <w:sz w:val="20"/>
          <w:szCs w:val="20"/>
          <w:lang w:val="en-US"/>
        </w:rPr>
        <w:fldChar w:fldCharType="end"/>
      </w:r>
      <w:r w:rsidR="009E152F">
        <w:rPr>
          <w:sz w:val="20"/>
          <w:szCs w:val="20"/>
          <w:lang w:val="en-US"/>
        </w:rPr>
        <w:t>.</w:t>
      </w:r>
      <w:r w:rsidR="00194172">
        <w:rPr>
          <w:sz w:val="20"/>
          <w:szCs w:val="20"/>
          <w:lang w:val="en-US"/>
        </w:rPr>
        <w:t xml:space="preserve"> </w:t>
      </w:r>
    </w:p>
    <w:p w14:paraId="57D27AD5" w14:textId="4BF931F8" w:rsidR="009E152F" w:rsidRDefault="009E152F" w:rsidP="00E4295C">
      <w:p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HC volume reductions are repeatedly reported </w:t>
      </w:r>
      <w:r>
        <w:rPr>
          <w:sz w:val="20"/>
          <w:szCs w:val="20"/>
          <w:lang w:val="en-US"/>
        </w:rPr>
        <w:fldChar w:fldCharType="begin">
          <w:fldData xml:space="preserve">PEVuZE5vdGU+PENpdGU+PEF1dGhvcj5DYW1wYmVsbDwvQXV0aG9yPjxZZWFyPjIwMDQ8L1llYXI+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=
</w:fldData>
        </w:fldChar>
      </w:r>
      <w:r w:rsidR="000E508F">
        <w:rPr>
          <w:sz w:val="20"/>
          <w:szCs w:val="20"/>
          <w:lang w:val="en-US"/>
        </w:rPr>
        <w:instrText xml:space="preserve"> ADDIN EN.CITE </w:instrText>
      </w:r>
      <w:r w:rsidR="000E508F">
        <w:rPr>
          <w:sz w:val="20"/>
          <w:szCs w:val="20"/>
          <w:lang w:val="en-US"/>
        </w:rPr>
        <w:fldChar w:fldCharType="begin">
          <w:fldData xml:space="preserve">PEVuZE5vdGU+PENpdGU+PEF1dGhvcj5DYW1wYmVsbDwvQXV0aG9yPjxZZWFyPjIwMDQ8L1llYXI+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=
</w:fldData>
        </w:fldChar>
      </w:r>
      <w:r w:rsidR="000E508F">
        <w:rPr>
          <w:sz w:val="20"/>
          <w:szCs w:val="20"/>
          <w:lang w:val="en-US"/>
        </w:rPr>
        <w:instrText xml:space="preserve"> ADDIN EN.CITE.DATA </w:instrText>
      </w:r>
      <w:r w:rsidR="000E508F">
        <w:rPr>
          <w:sz w:val="20"/>
          <w:szCs w:val="20"/>
          <w:lang w:val="en-US"/>
        </w:rPr>
      </w:r>
      <w:r w:rsidR="000E508F">
        <w:rPr>
          <w:sz w:val="20"/>
          <w:szCs w:val="20"/>
          <w:lang w:val="en-US"/>
        </w:rPr>
        <w:fldChar w:fldCharType="end"/>
      </w:r>
      <w:r>
        <w:rPr>
          <w:sz w:val="20"/>
          <w:szCs w:val="20"/>
          <w:lang w:val="en-US"/>
        </w:rPr>
      </w:r>
      <w:r>
        <w:rPr>
          <w:sz w:val="20"/>
          <w:szCs w:val="20"/>
          <w:lang w:val="en-US"/>
        </w:rPr>
        <w:fldChar w:fldCharType="separate"/>
      </w:r>
      <w:r w:rsidR="000E508F">
        <w:rPr>
          <w:noProof/>
          <w:sz w:val="20"/>
          <w:szCs w:val="20"/>
          <w:lang w:val="en-US"/>
        </w:rPr>
        <w:t>[6-8]</w:t>
      </w:r>
      <w:r>
        <w:rPr>
          <w:sz w:val="20"/>
          <w:szCs w:val="20"/>
          <w:lang w:val="en-US"/>
        </w:rPr>
        <w:fldChar w:fldCharType="end"/>
      </w:r>
      <w:r>
        <w:rPr>
          <w:sz w:val="20"/>
          <w:szCs w:val="20"/>
          <w:lang w:val="en-US"/>
        </w:rPr>
        <w:t xml:space="preserve">. In contrast, </w:t>
      </w:r>
      <w:r w:rsidR="001A2CA7">
        <w:rPr>
          <w:sz w:val="20"/>
          <w:szCs w:val="20"/>
          <w:lang w:val="en-US"/>
        </w:rPr>
        <w:t>only a few</w:t>
      </w:r>
      <w:r w:rsidR="00AA7682">
        <w:rPr>
          <w:sz w:val="20"/>
          <w:szCs w:val="20"/>
          <w:lang w:val="en-US"/>
        </w:rPr>
        <w:t xml:space="preserve"> studies</w:t>
      </w:r>
      <w:r w:rsidR="00523E9C">
        <w:rPr>
          <w:sz w:val="20"/>
          <w:szCs w:val="20"/>
          <w:lang w:val="en-US"/>
        </w:rPr>
        <w:t xml:space="preserve"> have investigated HC activity while recalling </w:t>
      </w:r>
      <w:r>
        <w:rPr>
          <w:sz w:val="20"/>
          <w:szCs w:val="20"/>
          <w:lang w:val="en-US"/>
        </w:rPr>
        <w:t xml:space="preserve">episodic memory. </w:t>
      </w:r>
      <w:r w:rsidR="001A2CA7">
        <w:rPr>
          <w:sz w:val="20"/>
          <w:szCs w:val="20"/>
          <w:lang w:val="en-US"/>
        </w:rPr>
        <w:t>Their findings are heterogeneous</w:t>
      </w:r>
      <w:r w:rsidR="00DE27F5">
        <w:rPr>
          <w:sz w:val="20"/>
          <w:szCs w:val="20"/>
          <w:lang w:val="en-US"/>
        </w:rPr>
        <w:t xml:space="preserve"> which could be due to small</w:t>
      </w:r>
      <w:r w:rsidR="00503474">
        <w:rPr>
          <w:sz w:val="20"/>
          <w:szCs w:val="20"/>
          <w:lang w:val="en-US"/>
        </w:rPr>
        <w:t xml:space="preserve"> sample sizes</w:t>
      </w:r>
      <w:r w:rsidR="00DE27F5">
        <w:rPr>
          <w:sz w:val="20"/>
          <w:szCs w:val="20"/>
          <w:lang w:val="en-US"/>
        </w:rPr>
        <w:t xml:space="preserve"> </w:t>
      </w:r>
      <w:r w:rsidR="00503474">
        <w:rPr>
          <w:sz w:val="20"/>
          <w:szCs w:val="20"/>
          <w:lang w:val="en-US"/>
        </w:rPr>
        <w:t xml:space="preserve">and </w:t>
      </w:r>
      <w:r w:rsidR="0078371D">
        <w:rPr>
          <w:sz w:val="20"/>
          <w:szCs w:val="20"/>
          <w:lang w:val="en-US"/>
        </w:rPr>
        <w:t>varying</w:t>
      </w:r>
      <w:r w:rsidR="00503474">
        <w:rPr>
          <w:sz w:val="20"/>
          <w:szCs w:val="20"/>
          <w:lang w:val="en-US"/>
        </w:rPr>
        <w:t xml:space="preserve"> inclusion criteria</w:t>
      </w:r>
      <w:r w:rsidR="00DE27F5">
        <w:rPr>
          <w:sz w:val="20"/>
          <w:szCs w:val="20"/>
          <w:lang w:val="en-US"/>
        </w:rPr>
        <w:t xml:space="preserve">. Some studies </w:t>
      </w:r>
      <w:r w:rsidR="001A2CA7">
        <w:rPr>
          <w:sz w:val="20"/>
          <w:szCs w:val="20"/>
          <w:lang w:val="en-US"/>
        </w:rPr>
        <w:t xml:space="preserve">report </w:t>
      </w:r>
      <w:r>
        <w:rPr>
          <w:sz w:val="20"/>
          <w:szCs w:val="20"/>
          <w:lang w:val="en-US"/>
        </w:rPr>
        <w:t>decrea</w:t>
      </w:r>
      <w:r w:rsidR="00780405">
        <w:rPr>
          <w:sz w:val="20"/>
          <w:szCs w:val="20"/>
          <w:lang w:val="en-US"/>
        </w:rPr>
        <w:t xml:space="preserve">sed </w:t>
      </w:r>
      <w:r w:rsidR="001A2CA7">
        <w:rPr>
          <w:sz w:val="20"/>
          <w:szCs w:val="20"/>
          <w:lang w:val="en-US"/>
        </w:rPr>
        <w:t xml:space="preserve">HC activity in patients with depression </w:t>
      </w:r>
      <w:r w:rsidR="00503474">
        <w:rPr>
          <w:sz w:val="20"/>
          <w:szCs w:val="20"/>
          <w:lang w:val="en-US"/>
        </w:rPr>
        <w:fldChar w:fldCharType="begin">
          <w:fldData xml:space="preserve">PEVuZE5vdGU+PENpdGU+PEF1dGhvcj5LYXNzZWw8L0F1dGhvcj48WWVhcj4yMDE2PC9ZZWFyPjxS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</w:fldData>
        </w:fldChar>
      </w:r>
      <w:r w:rsidR="00503474">
        <w:rPr>
          <w:sz w:val="20"/>
          <w:szCs w:val="20"/>
          <w:lang w:val="en-US"/>
        </w:rPr>
        <w:instrText xml:space="preserve"> ADDIN EN.CITE </w:instrText>
      </w:r>
      <w:r w:rsidR="00503474">
        <w:rPr>
          <w:sz w:val="20"/>
          <w:szCs w:val="20"/>
          <w:lang w:val="en-US"/>
        </w:rPr>
        <w:fldChar w:fldCharType="begin">
          <w:fldData xml:space="preserve">PEVuZE5vdGU+PENpdGU+PEF1dGhvcj5LYXNzZWw8L0F1dGhvcj48WWVhcj4yMDE2PC9ZZWFyPjxS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</w:fldData>
        </w:fldChar>
      </w:r>
      <w:r w:rsidR="00503474">
        <w:rPr>
          <w:sz w:val="20"/>
          <w:szCs w:val="20"/>
          <w:lang w:val="en-US"/>
        </w:rPr>
        <w:instrText xml:space="preserve"> ADDIN EN.CITE.DATA </w:instrText>
      </w:r>
      <w:r w:rsidR="00503474">
        <w:rPr>
          <w:sz w:val="20"/>
          <w:szCs w:val="20"/>
          <w:lang w:val="en-US"/>
        </w:rPr>
      </w:r>
      <w:r w:rsidR="00503474">
        <w:rPr>
          <w:sz w:val="20"/>
          <w:szCs w:val="20"/>
          <w:lang w:val="en-US"/>
        </w:rPr>
        <w:fldChar w:fldCharType="end"/>
      </w:r>
      <w:r w:rsidR="00503474">
        <w:rPr>
          <w:sz w:val="20"/>
          <w:szCs w:val="20"/>
          <w:lang w:val="en-US"/>
        </w:rPr>
      </w:r>
      <w:r w:rsidR="00503474">
        <w:rPr>
          <w:sz w:val="20"/>
          <w:szCs w:val="20"/>
          <w:lang w:val="en-US"/>
        </w:rPr>
        <w:fldChar w:fldCharType="separate"/>
      </w:r>
      <w:r w:rsidR="00503474">
        <w:rPr>
          <w:noProof/>
          <w:sz w:val="20"/>
          <w:szCs w:val="20"/>
          <w:lang w:val="en-US"/>
        </w:rPr>
        <w:t>[9-11]</w:t>
      </w:r>
      <w:r w:rsidR="00503474">
        <w:rPr>
          <w:sz w:val="20"/>
          <w:szCs w:val="20"/>
          <w:lang w:val="en-US"/>
        </w:rPr>
        <w:fldChar w:fldCharType="end"/>
      </w:r>
      <w:r w:rsidR="009410BE">
        <w:rPr>
          <w:sz w:val="20"/>
          <w:szCs w:val="20"/>
          <w:lang w:val="en-US"/>
        </w:rPr>
        <w:t xml:space="preserve"> </w:t>
      </w:r>
      <w:r w:rsidR="001A2CA7">
        <w:rPr>
          <w:sz w:val="20"/>
          <w:szCs w:val="20"/>
          <w:lang w:val="en-US"/>
        </w:rPr>
        <w:t xml:space="preserve">and others cannot find </w:t>
      </w:r>
      <w:r w:rsidR="003830D9">
        <w:rPr>
          <w:sz w:val="20"/>
          <w:szCs w:val="20"/>
          <w:lang w:val="en-US"/>
        </w:rPr>
        <w:t>significant</w:t>
      </w:r>
      <w:r w:rsidR="001A2CA7">
        <w:rPr>
          <w:sz w:val="20"/>
          <w:szCs w:val="20"/>
          <w:lang w:val="en-US"/>
        </w:rPr>
        <w:t xml:space="preserve"> differences </w:t>
      </w:r>
      <w:r w:rsidR="001A2CA7">
        <w:rPr>
          <w:sz w:val="20"/>
          <w:szCs w:val="20"/>
          <w:lang w:val="en-US"/>
        </w:rPr>
        <w:fldChar w:fldCharType="begin">
          <w:fldData xml:space="preserve">PEVuZE5vdGU+PENpdGU+PEF1dGhvcj52YW4gRWlqbmRob3ZlbjwvQXV0aG9yPjxZZWFyPjIwMTM8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</w:fldData>
        </w:fldChar>
      </w:r>
      <w:r w:rsidR="00503474">
        <w:rPr>
          <w:sz w:val="20"/>
          <w:szCs w:val="20"/>
          <w:lang w:val="en-US"/>
        </w:rPr>
        <w:instrText xml:space="preserve"> ADDIN EN.CITE </w:instrText>
      </w:r>
      <w:r w:rsidR="00503474">
        <w:rPr>
          <w:sz w:val="20"/>
          <w:szCs w:val="20"/>
          <w:lang w:val="en-US"/>
        </w:rPr>
        <w:fldChar w:fldCharType="begin">
          <w:fldData xml:space="preserve">PEVuZE5vdGU+PENpdGU+PEF1dGhvcj52YW4gRWlqbmRob3ZlbjwvQXV0aG9yPjxZZWFyPjIwMTM8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</w:fldData>
        </w:fldChar>
      </w:r>
      <w:r w:rsidR="00503474">
        <w:rPr>
          <w:sz w:val="20"/>
          <w:szCs w:val="20"/>
          <w:lang w:val="en-US"/>
        </w:rPr>
        <w:instrText xml:space="preserve"> ADDIN EN.CITE.DATA </w:instrText>
      </w:r>
      <w:r w:rsidR="00503474">
        <w:rPr>
          <w:sz w:val="20"/>
          <w:szCs w:val="20"/>
          <w:lang w:val="en-US"/>
        </w:rPr>
      </w:r>
      <w:r w:rsidR="00503474">
        <w:rPr>
          <w:sz w:val="20"/>
          <w:szCs w:val="20"/>
          <w:lang w:val="en-US"/>
        </w:rPr>
        <w:fldChar w:fldCharType="end"/>
      </w:r>
      <w:r w:rsidR="001A2CA7">
        <w:rPr>
          <w:sz w:val="20"/>
          <w:szCs w:val="20"/>
          <w:lang w:val="en-US"/>
        </w:rPr>
      </w:r>
      <w:r w:rsidR="001A2CA7">
        <w:rPr>
          <w:sz w:val="20"/>
          <w:szCs w:val="20"/>
          <w:lang w:val="en-US"/>
        </w:rPr>
        <w:fldChar w:fldCharType="separate"/>
      </w:r>
      <w:r w:rsidR="00503474">
        <w:rPr>
          <w:noProof/>
          <w:sz w:val="20"/>
          <w:szCs w:val="20"/>
          <w:lang w:val="en-US"/>
        </w:rPr>
        <w:t>[12, 13]</w:t>
      </w:r>
      <w:r w:rsidR="001A2CA7">
        <w:rPr>
          <w:sz w:val="20"/>
          <w:szCs w:val="20"/>
          <w:lang w:val="en-US"/>
        </w:rPr>
        <w:fldChar w:fldCharType="end"/>
      </w:r>
      <w:r>
        <w:rPr>
          <w:sz w:val="20"/>
          <w:szCs w:val="20"/>
          <w:lang w:val="en-US"/>
        </w:rPr>
        <w:t>.</w:t>
      </w:r>
      <w:r w:rsidR="000267C7">
        <w:rPr>
          <w:sz w:val="20"/>
          <w:szCs w:val="20"/>
          <w:lang w:val="en-US"/>
        </w:rPr>
        <w:t xml:space="preserve"> </w:t>
      </w:r>
      <w:r w:rsidR="003830D9">
        <w:rPr>
          <w:sz w:val="20"/>
          <w:szCs w:val="20"/>
          <w:lang w:val="en-US"/>
        </w:rPr>
        <w:t>D</w:t>
      </w:r>
      <w:r w:rsidR="000267C7">
        <w:rPr>
          <w:sz w:val="20"/>
          <w:szCs w:val="20"/>
          <w:lang w:val="en-US"/>
        </w:rPr>
        <w:t xml:space="preserve">iminished activation in the </w:t>
      </w:r>
      <w:r w:rsidR="001A2CA7">
        <w:rPr>
          <w:sz w:val="20"/>
          <w:szCs w:val="20"/>
          <w:lang w:val="en-US"/>
        </w:rPr>
        <w:t>ACC</w:t>
      </w:r>
      <w:r w:rsidR="003830D9">
        <w:rPr>
          <w:sz w:val="20"/>
          <w:szCs w:val="20"/>
          <w:lang w:val="en-US"/>
        </w:rPr>
        <w:t xml:space="preserve"> was also described</w:t>
      </w:r>
      <w:r w:rsidR="001A2CA7">
        <w:rPr>
          <w:sz w:val="20"/>
          <w:szCs w:val="20"/>
          <w:lang w:val="en-US"/>
        </w:rPr>
        <w:t xml:space="preserve"> </w:t>
      </w:r>
      <w:r w:rsidR="001A2CA7">
        <w:rPr>
          <w:sz w:val="20"/>
          <w:szCs w:val="20"/>
          <w:lang w:val="en-US"/>
        </w:rPr>
        <w:fldChar w:fldCharType="begin">
          <w:fldData xml:space="preserve">PEVuZE5vdGU+PENpdGU+PEF1dGhvcj5XZXJuZXI8L0F1dGhvcj48WWVhcj4yMDA5PC9ZZWFyPjxS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=
</w:fldData>
        </w:fldChar>
      </w:r>
      <w:r w:rsidR="00503474">
        <w:rPr>
          <w:sz w:val="20"/>
          <w:szCs w:val="20"/>
          <w:lang w:val="en-US"/>
        </w:rPr>
        <w:instrText xml:space="preserve"> ADDIN EN.CITE </w:instrText>
      </w:r>
      <w:r w:rsidR="00503474">
        <w:rPr>
          <w:sz w:val="20"/>
          <w:szCs w:val="20"/>
          <w:lang w:val="en-US"/>
        </w:rPr>
        <w:fldChar w:fldCharType="begin">
          <w:fldData xml:space="preserve">PEVuZE5vdGU+PENpdGU+PEF1dGhvcj5XZXJuZXI8L0F1dGhvcj48WWVhcj4yMDA5PC9ZZWFyPjxS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=
</w:fldData>
        </w:fldChar>
      </w:r>
      <w:r w:rsidR="00503474">
        <w:rPr>
          <w:sz w:val="20"/>
          <w:szCs w:val="20"/>
          <w:lang w:val="en-US"/>
        </w:rPr>
        <w:instrText xml:space="preserve"> ADDIN EN.CITE.DATA </w:instrText>
      </w:r>
      <w:r w:rsidR="00503474">
        <w:rPr>
          <w:sz w:val="20"/>
          <w:szCs w:val="20"/>
          <w:lang w:val="en-US"/>
        </w:rPr>
      </w:r>
      <w:r w:rsidR="00503474">
        <w:rPr>
          <w:sz w:val="20"/>
          <w:szCs w:val="20"/>
          <w:lang w:val="en-US"/>
        </w:rPr>
        <w:fldChar w:fldCharType="end"/>
      </w:r>
      <w:r w:rsidR="001A2CA7">
        <w:rPr>
          <w:sz w:val="20"/>
          <w:szCs w:val="20"/>
          <w:lang w:val="en-US"/>
        </w:rPr>
      </w:r>
      <w:r w:rsidR="001A2CA7">
        <w:rPr>
          <w:sz w:val="20"/>
          <w:szCs w:val="20"/>
          <w:lang w:val="en-US"/>
        </w:rPr>
        <w:fldChar w:fldCharType="separate"/>
      </w:r>
      <w:r w:rsidR="00503474">
        <w:rPr>
          <w:noProof/>
          <w:sz w:val="20"/>
          <w:szCs w:val="20"/>
          <w:lang w:val="en-US"/>
        </w:rPr>
        <w:t>[11, 13]</w:t>
      </w:r>
      <w:r w:rsidR="001A2CA7">
        <w:rPr>
          <w:sz w:val="20"/>
          <w:szCs w:val="20"/>
          <w:lang w:val="en-US"/>
        </w:rPr>
        <w:fldChar w:fldCharType="end"/>
      </w:r>
      <w:r w:rsidR="001A2CA7">
        <w:rPr>
          <w:sz w:val="20"/>
          <w:szCs w:val="20"/>
          <w:lang w:val="en-US"/>
        </w:rPr>
        <w:t>.</w:t>
      </w:r>
    </w:p>
    <w:p w14:paraId="347380B9" w14:textId="536FE256" w:rsidR="00E4295C" w:rsidRDefault="00DD56B0" w:rsidP="00E4295C">
      <w:p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C</w:t>
      </w:r>
      <w:r w:rsidR="00E4295C">
        <w:rPr>
          <w:sz w:val="20"/>
          <w:szCs w:val="20"/>
          <w:lang w:val="en-US"/>
        </w:rPr>
        <w:t>oncerning</w:t>
      </w:r>
      <w:r>
        <w:rPr>
          <w:sz w:val="20"/>
          <w:szCs w:val="20"/>
          <w:lang w:val="en-US"/>
        </w:rPr>
        <w:t xml:space="preserve"> dlPFC activity, l</w:t>
      </w:r>
      <w:r w:rsidR="00E4295C" w:rsidRPr="00B53CCE">
        <w:rPr>
          <w:sz w:val="20"/>
          <w:szCs w:val="20"/>
          <w:lang w:val="en-US"/>
        </w:rPr>
        <w:t>iterature suggests</w:t>
      </w:r>
      <w:r>
        <w:rPr>
          <w:sz w:val="20"/>
          <w:szCs w:val="20"/>
          <w:lang w:val="en-US"/>
        </w:rPr>
        <w:t xml:space="preserve"> diminished activation</w:t>
      </w:r>
      <w:r w:rsidR="00E4295C" w:rsidRPr="00B53CCE">
        <w:rPr>
          <w:sz w:val="20"/>
          <w:szCs w:val="20"/>
          <w:lang w:val="en-US"/>
        </w:rPr>
        <w:t xml:space="preserve"> in cognitively impaired and symptomatic patients </w:t>
      </w:r>
      <w:r>
        <w:rPr>
          <w:sz w:val="20"/>
          <w:szCs w:val="20"/>
          <w:lang w:val="en-US"/>
        </w:rPr>
        <w:t>in contrast to increased</w:t>
      </w:r>
      <w:r w:rsidR="00E4295C" w:rsidRPr="00B53CCE">
        <w:rPr>
          <w:sz w:val="20"/>
          <w:szCs w:val="20"/>
          <w:lang w:val="en-US"/>
        </w:rPr>
        <w:t xml:space="preserve"> activations in patients with less or without cognitive impairment</w:t>
      </w:r>
      <w:r w:rsidR="00D2177A">
        <w:rPr>
          <w:sz w:val="20"/>
          <w:szCs w:val="20"/>
          <w:lang w:val="en-US"/>
        </w:rPr>
        <w:t xml:space="preserve"> </w:t>
      </w:r>
      <w:r w:rsidR="00D2177A">
        <w:rPr>
          <w:sz w:val="20"/>
          <w:szCs w:val="20"/>
          <w:lang w:val="en-US"/>
        </w:rPr>
        <w:fldChar w:fldCharType="begin"/>
      </w:r>
      <w:r w:rsidR="00503474">
        <w:rPr>
          <w:sz w:val="20"/>
          <w:szCs w:val="20"/>
          <w:lang w:val="en-US"/>
        </w:rPr>
        <w:instrText xml:space="preserve"> ADDIN EN.CITE &lt;EndNote&gt;&lt;Cite&gt;&lt;Author&gt;Thomas&lt;/Author&gt;&lt;Year&gt;2009&lt;/Year&gt;&lt;RecNum&gt;35&lt;/RecNum&gt;&lt;DisplayText&gt;[14]&lt;/DisplayText&gt;&lt;record&gt;&lt;rec-number&gt;35&lt;/rec-number&gt;&lt;foreign-keys&gt;&lt;key app="EN" db-id="sd9zedx5azzdvyepzt7vexvwarszpd9przxr" timestamp="1531832914"&gt;35&lt;/key&gt;&lt;/foreign-keys&gt;&lt;ref-type name="Journal Article"&gt;17&lt;/ref-type&gt;&lt;contributors&gt;&lt;authors&gt;&lt;author&gt;Thomas, E. J.&lt;/author&gt;&lt;author&gt;Elliott, R.&lt;/author&gt;&lt;/authors&gt;&lt;/contributors&gt;&lt;auth-address&gt;Neuroscience and Psychiatry Unit, University of Manchester Manchester, UK.&lt;/auth-address&gt;&lt;titles&gt;&lt;title&gt;Brain imaging correlates of cognitive impairment in depression&lt;/title&gt;&lt;secondary-title&gt;Front Hum Neurosci&lt;/secondary-title&gt;&lt;/titles&gt;&lt;periodical&gt;&lt;full-title&gt;Front Hum Neurosci&lt;/full-title&gt;&lt;/periodical&gt;&lt;pages&gt;30&lt;/pages&gt;&lt;volume&gt;3&lt;/volume&gt;&lt;keywords&gt;&lt;keyword&gt;antidepressants&lt;/keyword&gt;&lt;keyword&gt;cognition&lt;/keyword&gt;&lt;keyword&gt;connectivity&lt;/keyword&gt;&lt;keyword&gt;depression&lt;/keyword&gt;&lt;keyword&gt;emotion&lt;/keyword&gt;&lt;keyword&gt;fMRI&lt;/keyword&gt;&lt;/keywords&gt;&lt;dates&gt;&lt;year&gt;2009&lt;/year&gt;&lt;/dates&gt;&lt;isbn&gt;1662-5161 (Electronic)&amp;#xD;1662-5161 (Linking)&lt;/isbn&gt;&lt;accession-num&gt;19844612&lt;/accession-num&gt;&lt;urls&gt;&lt;related-urls&gt;&lt;url&gt;https://www.ncbi.nlm.nih.gov/pubmed/19844612&lt;/url&gt;&lt;/related-urls&gt;&lt;/urls&gt;&lt;custom2&gt;PMC2763880&lt;/custom2&gt;&lt;electronic-resource-num&gt;10.3389/neuro.09.030.2009&lt;/electronic-resource-num&gt;&lt;/record&gt;&lt;/Cite&gt;&lt;/EndNote&gt;</w:instrText>
      </w:r>
      <w:r w:rsidR="00D2177A">
        <w:rPr>
          <w:sz w:val="20"/>
          <w:szCs w:val="20"/>
          <w:lang w:val="en-US"/>
        </w:rPr>
        <w:fldChar w:fldCharType="separate"/>
      </w:r>
      <w:r w:rsidR="00503474">
        <w:rPr>
          <w:noProof/>
          <w:sz w:val="20"/>
          <w:szCs w:val="20"/>
          <w:lang w:val="en-US"/>
        </w:rPr>
        <w:t>[14]</w:t>
      </w:r>
      <w:r w:rsidR="00D2177A">
        <w:rPr>
          <w:sz w:val="20"/>
          <w:szCs w:val="20"/>
          <w:lang w:val="en-US"/>
        </w:rPr>
        <w:fldChar w:fldCharType="end"/>
      </w:r>
      <w:r w:rsidR="00E4295C" w:rsidRPr="00B53CCE">
        <w:rPr>
          <w:sz w:val="20"/>
          <w:szCs w:val="20"/>
          <w:lang w:val="en-US"/>
        </w:rPr>
        <w:t>.</w:t>
      </w:r>
      <w:r w:rsidR="00E4295C" w:rsidRPr="0077716B">
        <w:rPr>
          <w:sz w:val="20"/>
          <w:szCs w:val="20"/>
          <w:lang w:val="en-US"/>
        </w:rPr>
        <w:t xml:space="preserve"> This goes along with the common finding of prefrontal hyperactivation in Alzheimer’s research suggesting compensation of cognitive performance </w:t>
      </w:r>
      <w:r w:rsidR="00E4295C">
        <w:rPr>
          <w:sz w:val="20"/>
          <w:szCs w:val="20"/>
          <w:lang w:val="en-US"/>
        </w:rPr>
        <w:t xml:space="preserve">when hippocampal activation fails </w:t>
      </w:r>
      <w:r w:rsidR="00E4295C">
        <w:rPr>
          <w:sz w:val="20"/>
          <w:szCs w:val="20"/>
          <w:lang w:val="en-US"/>
        </w:rPr>
        <w:fldChar w:fldCharType="begin">
          <w:fldData xml:space="preserve">PEVuZE5vdGU+PENpdGU+PEF1dGhvcj5Ccm93bmR5a2U8L0F1dGhvcj48WWVhcj4yMDEzPC9ZZWFy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</w:fldData>
        </w:fldChar>
      </w:r>
      <w:r w:rsidR="00503474">
        <w:rPr>
          <w:sz w:val="20"/>
          <w:szCs w:val="20"/>
          <w:lang w:val="en-US"/>
        </w:rPr>
        <w:instrText xml:space="preserve"> ADDIN EN.CITE </w:instrText>
      </w:r>
      <w:r w:rsidR="00503474">
        <w:rPr>
          <w:sz w:val="20"/>
          <w:szCs w:val="20"/>
          <w:lang w:val="en-US"/>
        </w:rPr>
        <w:fldChar w:fldCharType="begin">
          <w:fldData xml:space="preserve">PEVuZE5vdGU+PENpdGU+PEF1dGhvcj5Ccm93bmR5a2U8L0F1dGhvcj48WWVhcj4yMDEzPC9ZZWFy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</w:fldData>
        </w:fldChar>
      </w:r>
      <w:r w:rsidR="00503474">
        <w:rPr>
          <w:sz w:val="20"/>
          <w:szCs w:val="20"/>
          <w:lang w:val="en-US"/>
        </w:rPr>
        <w:instrText xml:space="preserve"> ADDIN EN.CITE.DATA </w:instrText>
      </w:r>
      <w:r w:rsidR="00503474">
        <w:rPr>
          <w:sz w:val="20"/>
          <w:szCs w:val="20"/>
          <w:lang w:val="en-US"/>
        </w:rPr>
      </w:r>
      <w:r w:rsidR="00503474">
        <w:rPr>
          <w:sz w:val="20"/>
          <w:szCs w:val="20"/>
          <w:lang w:val="en-US"/>
        </w:rPr>
        <w:fldChar w:fldCharType="end"/>
      </w:r>
      <w:r w:rsidR="00E4295C">
        <w:rPr>
          <w:sz w:val="20"/>
          <w:szCs w:val="20"/>
          <w:lang w:val="en-US"/>
        </w:rPr>
      </w:r>
      <w:r w:rsidR="00E4295C">
        <w:rPr>
          <w:sz w:val="20"/>
          <w:szCs w:val="20"/>
          <w:lang w:val="en-US"/>
        </w:rPr>
        <w:fldChar w:fldCharType="separate"/>
      </w:r>
      <w:r w:rsidR="00503474">
        <w:rPr>
          <w:noProof/>
          <w:sz w:val="20"/>
          <w:szCs w:val="20"/>
          <w:lang w:val="en-US"/>
        </w:rPr>
        <w:t>[15-17]</w:t>
      </w:r>
      <w:r w:rsidR="00E4295C">
        <w:rPr>
          <w:sz w:val="20"/>
          <w:szCs w:val="20"/>
          <w:lang w:val="en-US"/>
        </w:rPr>
        <w:fldChar w:fldCharType="end"/>
      </w:r>
      <w:r w:rsidR="00E4295C">
        <w:rPr>
          <w:sz w:val="20"/>
          <w:szCs w:val="20"/>
          <w:lang w:val="en-US"/>
        </w:rPr>
        <w:t>.</w:t>
      </w:r>
    </w:p>
    <w:p w14:paraId="54C500F6" w14:textId="390AE48D" w:rsidR="00E4295C" w:rsidRDefault="00E4295C" w:rsidP="00E4295C">
      <w:p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To explore </w:t>
      </w:r>
      <w:r w:rsidR="0059143E">
        <w:rPr>
          <w:sz w:val="20"/>
          <w:szCs w:val="20"/>
          <w:lang w:val="en-US"/>
        </w:rPr>
        <w:t>HC function</w:t>
      </w:r>
      <w:r>
        <w:rPr>
          <w:sz w:val="20"/>
          <w:szCs w:val="20"/>
          <w:lang w:val="en-US"/>
        </w:rPr>
        <w:t xml:space="preserve">, we used an established memory task of Erk et al. (2010) </w:t>
      </w:r>
      <w:r>
        <w:rPr>
          <w:sz w:val="20"/>
          <w:szCs w:val="20"/>
          <w:lang w:val="en-US"/>
        </w:rPr>
        <w:fldChar w:fldCharType="begin">
          <w:fldData xml:space="preserve">PEVuZE5vdGU+PENpdGUgSGlkZGVuPSIxIj48QXV0aG9yPkVyazwvQXV0aG9yPjxZZWFyPjIwMTA8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</w:fldData>
        </w:fldChar>
      </w:r>
      <w:r>
        <w:rPr>
          <w:sz w:val="20"/>
          <w:szCs w:val="20"/>
          <w:lang w:val="en-US"/>
        </w:rPr>
        <w:instrText xml:space="preserve"> ADDIN EN.CITE </w:instrText>
      </w:r>
      <w:r>
        <w:rPr>
          <w:sz w:val="20"/>
          <w:szCs w:val="20"/>
          <w:lang w:val="en-US"/>
        </w:rPr>
        <w:fldChar w:fldCharType="begin">
          <w:fldData xml:space="preserve">PEVuZE5vdGU+PENpdGUgSGlkZGVuPSIxIj48QXV0aG9yPkVyazwvQXV0aG9yPjxZZWFyPjIwMTA8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</w:fldData>
        </w:fldChar>
      </w:r>
      <w:r>
        <w:rPr>
          <w:sz w:val="20"/>
          <w:szCs w:val="20"/>
          <w:lang w:val="en-US"/>
        </w:rPr>
        <w:instrText xml:space="preserve"> ADDIN EN.CITE.DATA </w:instrText>
      </w:r>
      <w:r>
        <w:rPr>
          <w:sz w:val="20"/>
          <w:szCs w:val="20"/>
          <w:lang w:val="en-US"/>
        </w:rPr>
      </w:r>
      <w:r>
        <w:rPr>
          <w:sz w:val="20"/>
          <w:szCs w:val="20"/>
          <w:lang w:val="en-US"/>
        </w:rPr>
        <w:fldChar w:fldCharType="end"/>
      </w:r>
      <w:r>
        <w:rPr>
          <w:sz w:val="20"/>
          <w:szCs w:val="20"/>
          <w:lang w:val="en-US"/>
        </w:rPr>
      </w:r>
      <w:r>
        <w:rPr>
          <w:sz w:val="20"/>
          <w:szCs w:val="20"/>
          <w:lang w:val="en-US"/>
        </w:rPr>
        <w:fldChar w:fldCharType="end"/>
      </w:r>
      <w:r>
        <w:rPr>
          <w:sz w:val="20"/>
          <w:szCs w:val="20"/>
          <w:lang w:val="en-US"/>
        </w:rPr>
        <w:t xml:space="preserve">where they demonstrated a diminished hippocampal activation in </w:t>
      </w:r>
      <w:r w:rsidRPr="00B53CCE">
        <w:rPr>
          <w:sz w:val="20"/>
          <w:szCs w:val="20"/>
          <w:lang w:val="en-US"/>
        </w:rPr>
        <w:t>healthy controls with a higher genetic risk for depression</w:t>
      </w:r>
      <w:r>
        <w:rPr>
          <w:sz w:val="20"/>
          <w:szCs w:val="20"/>
          <w:lang w:val="en-US"/>
        </w:rPr>
        <w:t xml:space="preserve"> during recall of previously encoded face-profession-pairs. These results were replicated in another sample of risk gen carriers, in healthy first-degree relatives of MDD and subjects with subjective memory impairment</w:t>
      </w:r>
      <w:r w:rsidR="00AF153B">
        <w:rPr>
          <w:sz w:val="20"/>
          <w:szCs w:val="20"/>
          <w:lang w:val="en-US"/>
        </w:rPr>
        <w:t xml:space="preserve"> </w:t>
      </w:r>
      <w:r w:rsidR="00AF153B">
        <w:rPr>
          <w:sz w:val="20"/>
          <w:szCs w:val="20"/>
          <w:lang w:val="en-US"/>
        </w:rPr>
        <w:fldChar w:fldCharType="begin">
          <w:fldData xml:space="preserve">PEVuZE5vdGU+PENpdGU+PEF1dGhvcj5Fcms8L0F1dGhvcj48WWVhcj4yMDE0PC9ZZWFyPjxSZWNO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</w:fldData>
        </w:fldChar>
      </w:r>
      <w:r w:rsidR="00503474">
        <w:rPr>
          <w:sz w:val="20"/>
          <w:szCs w:val="20"/>
          <w:lang w:val="en-US"/>
        </w:rPr>
        <w:instrText xml:space="preserve"> ADDIN EN.CITE </w:instrText>
      </w:r>
      <w:r w:rsidR="00503474">
        <w:rPr>
          <w:sz w:val="20"/>
          <w:szCs w:val="20"/>
          <w:lang w:val="en-US"/>
        </w:rPr>
        <w:fldChar w:fldCharType="begin">
          <w:fldData xml:space="preserve">PEVuZE5vdGU+PENpdGU+PEF1dGhvcj5Fcms8L0F1dGhvcj48WWVhcj4yMDE0PC9ZZWFyPjxSZWNO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</w:fldData>
        </w:fldChar>
      </w:r>
      <w:r w:rsidR="00503474">
        <w:rPr>
          <w:sz w:val="20"/>
          <w:szCs w:val="20"/>
          <w:lang w:val="en-US"/>
        </w:rPr>
        <w:instrText xml:space="preserve"> ADDIN EN.CITE.DATA </w:instrText>
      </w:r>
      <w:r w:rsidR="00503474">
        <w:rPr>
          <w:sz w:val="20"/>
          <w:szCs w:val="20"/>
          <w:lang w:val="en-US"/>
        </w:rPr>
      </w:r>
      <w:r w:rsidR="00503474">
        <w:rPr>
          <w:sz w:val="20"/>
          <w:szCs w:val="20"/>
          <w:lang w:val="en-US"/>
        </w:rPr>
        <w:fldChar w:fldCharType="end"/>
      </w:r>
      <w:r w:rsidR="00AF153B">
        <w:rPr>
          <w:sz w:val="20"/>
          <w:szCs w:val="20"/>
          <w:lang w:val="en-US"/>
        </w:rPr>
      </w:r>
      <w:r w:rsidR="00AF153B">
        <w:rPr>
          <w:sz w:val="20"/>
          <w:szCs w:val="20"/>
          <w:lang w:val="en-US"/>
        </w:rPr>
        <w:fldChar w:fldCharType="separate"/>
      </w:r>
      <w:r w:rsidR="00503474">
        <w:rPr>
          <w:noProof/>
          <w:sz w:val="20"/>
          <w:szCs w:val="20"/>
          <w:lang w:val="en-US"/>
        </w:rPr>
        <w:t>[16, 19, 20]</w:t>
      </w:r>
      <w:r w:rsidR="00AF153B">
        <w:rPr>
          <w:sz w:val="20"/>
          <w:szCs w:val="20"/>
          <w:lang w:val="en-US"/>
        </w:rPr>
        <w:fldChar w:fldCharType="end"/>
      </w:r>
      <w:r>
        <w:rPr>
          <w:sz w:val="20"/>
          <w:szCs w:val="20"/>
          <w:lang w:val="en-US"/>
        </w:rPr>
        <w:t xml:space="preserve">. </w:t>
      </w:r>
      <w:r w:rsidR="00AA7682">
        <w:rPr>
          <w:sz w:val="20"/>
          <w:szCs w:val="20"/>
          <w:lang w:val="en-US"/>
        </w:rPr>
        <w:t xml:space="preserve">They also reported </w:t>
      </w:r>
      <w:r>
        <w:rPr>
          <w:sz w:val="20"/>
          <w:szCs w:val="20"/>
          <w:lang w:val="en-US"/>
        </w:rPr>
        <w:t>diminished activation in the pg/sgACC</w:t>
      </w:r>
      <w:r w:rsidR="0002571B">
        <w:rPr>
          <w:sz w:val="20"/>
          <w:szCs w:val="20"/>
          <w:lang w:val="en-US"/>
        </w:rPr>
        <w:t xml:space="preserve"> </w:t>
      </w:r>
      <w:r w:rsidR="0002571B">
        <w:rPr>
          <w:sz w:val="20"/>
          <w:szCs w:val="20"/>
          <w:lang w:val="en-US"/>
        </w:rPr>
        <w:fldChar w:fldCharType="begin">
          <w:fldData xml:space="preserve">PEVuZE5vdGU+PENpdGU+PEF1dGhvcj5Fcms8L0F1dGhvcj48WWVhcj4yMDE0PC9ZZWFyPjxSZWNO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</w:fldData>
        </w:fldChar>
      </w:r>
      <w:r w:rsidR="00503474">
        <w:rPr>
          <w:sz w:val="20"/>
          <w:szCs w:val="20"/>
          <w:lang w:val="en-US"/>
        </w:rPr>
        <w:instrText xml:space="preserve"> ADDIN EN.CITE </w:instrText>
      </w:r>
      <w:r w:rsidR="00503474">
        <w:rPr>
          <w:sz w:val="20"/>
          <w:szCs w:val="20"/>
          <w:lang w:val="en-US"/>
        </w:rPr>
        <w:fldChar w:fldCharType="begin">
          <w:fldData xml:space="preserve">PEVuZE5vdGU+PENpdGU+PEF1dGhvcj5Fcms8L0F1dGhvcj48WWVhcj4yMDE0PC9ZZWFyPjxSZWNO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</w:fldData>
        </w:fldChar>
      </w:r>
      <w:r w:rsidR="00503474">
        <w:rPr>
          <w:sz w:val="20"/>
          <w:szCs w:val="20"/>
          <w:lang w:val="en-US"/>
        </w:rPr>
        <w:instrText xml:space="preserve"> ADDIN EN.CITE.DATA </w:instrText>
      </w:r>
      <w:r w:rsidR="00503474">
        <w:rPr>
          <w:sz w:val="20"/>
          <w:szCs w:val="20"/>
          <w:lang w:val="en-US"/>
        </w:rPr>
      </w:r>
      <w:r w:rsidR="00503474">
        <w:rPr>
          <w:sz w:val="20"/>
          <w:szCs w:val="20"/>
          <w:lang w:val="en-US"/>
        </w:rPr>
        <w:fldChar w:fldCharType="end"/>
      </w:r>
      <w:r w:rsidR="0002571B">
        <w:rPr>
          <w:sz w:val="20"/>
          <w:szCs w:val="20"/>
          <w:lang w:val="en-US"/>
        </w:rPr>
      </w:r>
      <w:r w:rsidR="0002571B">
        <w:rPr>
          <w:sz w:val="20"/>
          <w:szCs w:val="20"/>
          <w:lang w:val="en-US"/>
        </w:rPr>
        <w:fldChar w:fldCharType="separate"/>
      </w:r>
      <w:r w:rsidR="00503474">
        <w:rPr>
          <w:noProof/>
          <w:sz w:val="20"/>
          <w:szCs w:val="20"/>
          <w:lang w:val="en-US"/>
        </w:rPr>
        <w:t>[18-20]</w:t>
      </w:r>
      <w:r w:rsidR="0002571B">
        <w:rPr>
          <w:sz w:val="20"/>
          <w:szCs w:val="20"/>
          <w:lang w:val="en-US"/>
        </w:rPr>
        <w:fldChar w:fldCharType="end"/>
      </w:r>
      <w:r>
        <w:rPr>
          <w:sz w:val="20"/>
          <w:szCs w:val="20"/>
          <w:lang w:val="en-US"/>
        </w:rPr>
        <w:t>.</w:t>
      </w:r>
      <w:r w:rsidR="00AA7682">
        <w:rPr>
          <w:sz w:val="20"/>
          <w:szCs w:val="20"/>
          <w:lang w:val="en-US"/>
        </w:rPr>
        <w:t xml:space="preserve"> </w:t>
      </w:r>
    </w:p>
    <w:p w14:paraId="3F7B215A" w14:textId="1BC1603F" w:rsidR="00DD12DD" w:rsidRDefault="00C80110" w:rsidP="00DD12DD">
      <w:p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We assume we will see the same activation patterns in a group of remitted depressed patients as they have. We also assume we can replicate their finding of a</w:t>
      </w:r>
      <w:r w:rsidRPr="00B53CCE">
        <w:rPr>
          <w:sz w:val="20"/>
          <w:szCs w:val="20"/>
          <w:lang w:val="en-US"/>
        </w:rPr>
        <w:t xml:space="preserve"> negative correlation between</w:t>
      </w:r>
      <w:r>
        <w:rPr>
          <w:sz w:val="20"/>
          <w:szCs w:val="20"/>
          <w:lang w:val="en-US"/>
        </w:rPr>
        <w:t xml:space="preserve"> HC activity and the</w:t>
      </w:r>
      <w:r w:rsidRPr="00B53CCE">
        <w:rPr>
          <w:sz w:val="20"/>
          <w:szCs w:val="20"/>
          <w:lang w:val="en-US"/>
        </w:rPr>
        <w:t xml:space="preserve"> anxiety- and depression-subscales </w:t>
      </w:r>
      <w:r w:rsidRPr="00B53CCE">
        <w:rPr>
          <w:rFonts w:cs="Tahoma"/>
          <w:color w:val="000000"/>
          <w:sz w:val="20"/>
          <w:szCs w:val="20"/>
          <w:lang w:val="en-US"/>
        </w:rPr>
        <w:t>from the SCL-90</w:t>
      </w:r>
      <w:r>
        <w:rPr>
          <w:rFonts w:cs="Tahoma"/>
          <w:color w:val="000000"/>
          <w:sz w:val="20"/>
          <w:szCs w:val="20"/>
          <w:lang w:val="en-US"/>
        </w:rPr>
        <w:t>-R-Questionnaire</w:t>
      </w:r>
      <w:r w:rsidR="00991719">
        <w:rPr>
          <w:rFonts w:cs="Tahoma"/>
          <w:color w:val="000000"/>
          <w:sz w:val="20"/>
          <w:szCs w:val="20"/>
          <w:lang w:val="en-US"/>
        </w:rPr>
        <w:t xml:space="preserve"> </w:t>
      </w:r>
      <w:r w:rsidR="00991719">
        <w:rPr>
          <w:rFonts w:cs="Tahoma"/>
          <w:color w:val="000000"/>
          <w:sz w:val="20"/>
          <w:szCs w:val="20"/>
          <w:lang w:val="en-US"/>
        </w:rPr>
        <w:fldChar w:fldCharType="begin">
          <w:fldData xml:space="preserve">PEVuZE5vdGU+PENpdGU+PEF1dGhvcj5Fcms8L0F1dGhvcj48WWVhcj4yMDE0PC9ZZWFyPjxSZWNO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</w:fldData>
        </w:fldChar>
      </w:r>
      <w:r w:rsidR="00503474">
        <w:rPr>
          <w:rFonts w:cs="Tahoma"/>
          <w:color w:val="000000"/>
          <w:sz w:val="20"/>
          <w:szCs w:val="20"/>
          <w:lang w:val="en-US"/>
        </w:rPr>
        <w:instrText xml:space="preserve"> ADDIN EN.CITE </w:instrText>
      </w:r>
      <w:r w:rsidR="00503474">
        <w:rPr>
          <w:rFonts w:cs="Tahoma"/>
          <w:color w:val="000000"/>
          <w:sz w:val="20"/>
          <w:szCs w:val="20"/>
          <w:lang w:val="en-US"/>
        </w:rPr>
        <w:fldChar w:fldCharType="begin">
          <w:fldData xml:space="preserve">PEVuZE5vdGU+PENpdGU+PEF1dGhvcj5Fcms8L0F1dGhvcj48WWVhcj4yMDE0PC9ZZWFyPjxSZWNO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</w:fldData>
        </w:fldChar>
      </w:r>
      <w:r w:rsidR="00503474">
        <w:rPr>
          <w:rFonts w:cs="Tahoma"/>
          <w:color w:val="000000"/>
          <w:sz w:val="20"/>
          <w:szCs w:val="20"/>
          <w:lang w:val="en-US"/>
        </w:rPr>
        <w:instrText xml:space="preserve"> ADDIN EN.CITE.DATA </w:instrText>
      </w:r>
      <w:r w:rsidR="00503474">
        <w:rPr>
          <w:rFonts w:cs="Tahoma"/>
          <w:color w:val="000000"/>
          <w:sz w:val="20"/>
          <w:szCs w:val="20"/>
          <w:lang w:val="en-US"/>
        </w:rPr>
      </w:r>
      <w:r w:rsidR="00503474">
        <w:rPr>
          <w:rFonts w:cs="Tahoma"/>
          <w:color w:val="000000"/>
          <w:sz w:val="20"/>
          <w:szCs w:val="20"/>
          <w:lang w:val="en-US"/>
        </w:rPr>
        <w:fldChar w:fldCharType="end"/>
      </w:r>
      <w:r w:rsidR="00991719">
        <w:rPr>
          <w:rFonts w:cs="Tahoma"/>
          <w:color w:val="000000"/>
          <w:sz w:val="20"/>
          <w:szCs w:val="20"/>
          <w:lang w:val="en-US"/>
        </w:rPr>
      </w:r>
      <w:r w:rsidR="00991719">
        <w:rPr>
          <w:rFonts w:cs="Tahoma"/>
          <w:color w:val="000000"/>
          <w:sz w:val="20"/>
          <w:szCs w:val="20"/>
          <w:lang w:val="en-US"/>
        </w:rPr>
        <w:fldChar w:fldCharType="separate"/>
      </w:r>
      <w:r w:rsidR="00503474">
        <w:rPr>
          <w:rFonts w:cs="Tahoma"/>
          <w:noProof/>
          <w:color w:val="000000"/>
          <w:sz w:val="20"/>
          <w:szCs w:val="20"/>
          <w:lang w:val="en-US"/>
        </w:rPr>
        <w:t>[18, 19]</w:t>
      </w:r>
      <w:r w:rsidR="00991719">
        <w:rPr>
          <w:rFonts w:cs="Tahoma"/>
          <w:color w:val="000000"/>
          <w:sz w:val="20"/>
          <w:szCs w:val="20"/>
          <w:lang w:val="en-US"/>
        </w:rPr>
        <w:fldChar w:fldCharType="end"/>
      </w:r>
      <w:r>
        <w:rPr>
          <w:rFonts w:cs="Tahoma"/>
          <w:color w:val="000000"/>
          <w:sz w:val="20"/>
          <w:szCs w:val="20"/>
          <w:lang w:val="en-US"/>
        </w:rPr>
        <w:t>.</w:t>
      </w:r>
      <w:r w:rsidR="00780405">
        <w:rPr>
          <w:rFonts w:cs="Tahoma"/>
          <w:color w:val="000000"/>
          <w:sz w:val="20"/>
          <w:szCs w:val="20"/>
          <w:lang w:val="en-US"/>
        </w:rPr>
        <w:t xml:space="preserve"> </w:t>
      </w:r>
    </w:p>
    <w:p w14:paraId="49532000" w14:textId="14FF8455" w:rsidR="008D0E9C" w:rsidRPr="00B53CCE" w:rsidRDefault="00D80E6B" w:rsidP="00975397">
      <w:p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 xml:space="preserve">Therefore, we hypothesize: </w:t>
      </w:r>
    </w:p>
    <w:p w14:paraId="7EE0BE8F" w14:textId="7C2790F7" w:rsidR="00145DB8" w:rsidRDefault="00AB312D" w:rsidP="00145DB8">
      <w:pPr>
        <w:pStyle w:val="Listenabsatz"/>
        <w:numPr>
          <w:ilvl w:val="0"/>
          <w:numId w:val="1"/>
        </w:numPr>
        <w:rPr>
          <w:sz w:val="20"/>
          <w:szCs w:val="20"/>
          <w:lang w:val="en-US"/>
        </w:rPr>
      </w:pPr>
      <w:r w:rsidRPr="00B53CCE">
        <w:rPr>
          <w:b/>
          <w:sz w:val="20"/>
          <w:szCs w:val="20"/>
          <w:lang w:val="en-US"/>
        </w:rPr>
        <w:t>Main hypothesis</w:t>
      </w:r>
      <w:r w:rsidRPr="00B53CCE">
        <w:rPr>
          <w:sz w:val="20"/>
          <w:szCs w:val="20"/>
          <w:lang w:val="en-US"/>
        </w:rPr>
        <w:t>:</w:t>
      </w:r>
      <w:r w:rsidR="00C04AB7" w:rsidRPr="00145DB8">
        <w:rPr>
          <w:sz w:val="20"/>
          <w:szCs w:val="20"/>
          <w:lang w:val="en-US"/>
        </w:rPr>
        <w:t xml:space="preserve"> </w:t>
      </w:r>
      <w:r w:rsidR="00145DB8" w:rsidRPr="00145DB8">
        <w:rPr>
          <w:sz w:val="20"/>
          <w:szCs w:val="20"/>
          <w:lang w:val="en-US"/>
        </w:rPr>
        <w:t>P</w:t>
      </w:r>
      <w:r w:rsidR="00145DB8" w:rsidRPr="00145DB8">
        <w:rPr>
          <w:sz w:val="20"/>
          <w:szCs w:val="20"/>
          <w:vertAlign w:val="subscript"/>
          <w:lang w:val="en-US"/>
        </w:rPr>
        <w:t xml:space="preserve"> </w:t>
      </w:r>
      <w:r w:rsidR="00145DB8" w:rsidRPr="00145DB8">
        <w:rPr>
          <w:sz w:val="20"/>
          <w:szCs w:val="20"/>
          <w:lang w:val="en-US"/>
        </w:rPr>
        <w:t>show a diminished activation in the bilateral HC and pg/sgACC compared to C.</w:t>
      </w:r>
    </w:p>
    <w:p w14:paraId="14F149E5" w14:textId="77777777" w:rsidR="00145DB8" w:rsidRDefault="00145DB8" w:rsidP="00145DB8">
      <w:pPr>
        <w:pStyle w:val="Listenabsatz"/>
        <w:rPr>
          <w:sz w:val="20"/>
          <w:szCs w:val="20"/>
          <w:lang w:val="en-US"/>
        </w:rPr>
      </w:pPr>
    </w:p>
    <w:p w14:paraId="716E96BD" w14:textId="28CE944F" w:rsidR="00145DB8" w:rsidRDefault="004B52A7" w:rsidP="00145DB8">
      <w:pPr>
        <w:pStyle w:val="Listenabsatz"/>
        <w:numPr>
          <w:ilvl w:val="1"/>
          <w:numId w:val="1"/>
        </w:numPr>
        <w:rPr>
          <w:sz w:val="20"/>
          <w:szCs w:val="20"/>
          <w:lang w:val="en-US"/>
        </w:rPr>
      </w:pPr>
      <w:r w:rsidRPr="00145DB8">
        <w:rPr>
          <w:sz w:val="20"/>
          <w:szCs w:val="20"/>
          <w:lang w:val="en-US"/>
        </w:rPr>
        <w:t xml:space="preserve">ME </w:t>
      </w:r>
      <w:r w:rsidR="003727D9">
        <w:rPr>
          <w:sz w:val="20"/>
          <w:szCs w:val="20"/>
          <w:lang w:val="en-US"/>
        </w:rPr>
        <w:t>R</w:t>
      </w:r>
      <w:r w:rsidRPr="00145DB8">
        <w:rPr>
          <w:sz w:val="20"/>
          <w:szCs w:val="20"/>
          <w:lang w:val="en-US"/>
        </w:rPr>
        <w:t xml:space="preserve">ecall </w:t>
      </w:r>
      <w:r w:rsidR="00E8775A" w:rsidRPr="00145DB8">
        <w:rPr>
          <w:sz w:val="20"/>
          <w:szCs w:val="20"/>
          <w:lang w:val="en-US"/>
        </w:rPr>
        <w:t>(HC, pg/sgACC</w:t>
      </w:r>
      <w:r w:rsidR="002762CB" w:rsidRPr="00145DB8">
        <w:rPr>
          <w:sz w:val="20"/>
          <w:szCs w:val="20"/>
          <w:lang w:val="en-US"/>
        </w:rPr>
        <w:t>)</w:t>
      </w:r>
      <w:r w:rsidR="00E8775A" w:rsidRPr="00145DB8">
        <w:rPr>
          <w:sz w:val="20"/>
          <w:szCs w:val="20"/>
          <w:lang w:val="en-US"/>
        </w:rPr>
        <w:tab/>
      </w:r>
      <w:r w:rsidR="006877CC" w:rsidRPr="00145DB8">
        <w:rPr>
          <w:sz w:val="20"/>
          <w:szCs w:val="20"/>
          <w:lang w:val="en-US"/>
        </w:rPr>
        <w:tab/>
      </w:r>
      <w:r w:rsidRPr="00145DB8">
        <w:rPr>
          <w:sz w:val="20"/>
          <w:szCs w:val="20"/>
          <w:lang w:val="en-US"/>
        </w:rPr>
        <w:t>C (</w:t>
      </w:r>
      <w:r w:rsidR="00E8775A" w:rsidRPr="00145DB8">
        <w:rPr>
          <w:sz w:val="20"/>
          <w:szCs w:val="20"/>
          <w:lang w:val="en-US"/>
        </w:rPr>
        <w:t>T1</w:t>
      </w:r>
      <w:r w:rsidRPr="00145DB8">
        <w:rPr>
          <w:sz w:val="20"/>
          <w:szCs w:val="20"/>
          <w:lang w:val="en-US"/>
        </w:rPr>
        <w:t>) &gt; P (</w:t>
      </w:r>
      <w:r w:rsidR="00E8775A" w:rsidRPr="00145DB8">
        <w:rPr>
          <w:sz w:val="20"/>
          <w:szCs w:val="20"/>
          <w:lang w:val="en-US"/>
        </w:rPr>
        <w:t>T1</w:t>
      </w:r>
      <w:r w:rsidRPr="00145DB8">
        <w:rPr>
          <w:sz w:val="20"/>
          <w:szCs w:val="20"/>
          <w:lang w:val="en-US"/>
        </w:rPr>
        <w:t>)</w:t>
      </w:r>
    </w:p>
    <w:p w14:paraId="3CED2EFE" w14:textId="0A6C0858" w:rsidR="00474A29" w:rsidRPr="00FB1187" w:rsidRDefault="00474A29" w:rsidP="00474A29">
      <w:pPr>
        <w:pStyle w:val="Listenabsatz"/>
        <w:numPr>
          <w:ilvl w:val="2"/>
          <w:numId w:val="1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T</w:t>
      </w:r>
      <w:r w:rsidR="005D274A">
        <w:rPr>
          <w:sz w:val="20"/>
          <w:szCs w:val="20"/>
          <w:lang w:val="en-US"/>
        </w:rPr>
        <w:t>wo-sample t</w:t>
      </w:r>
      <w:r w:rsidRPr="00FB1187">
        <w:rPr>
          <w:sz w:val="20"/>
          <w:szCs w:val="20"/>
          <w:lang w:val="en-US"/>
        </w:rPr>
        <w:t xml:space="preserve">-test </w:t>
      </w:r>
      <w:r>
        <w:rPr>
          <w:sz w:val="20"/>
          <w:szCs w:val="20"/>
          <w:lang w:val="en-US"/>
        </w:rPr>
        <w:t>with n</w:t>
      </w:r>
      <w:r w:rsidRPr="00FB1187">
        <w:rPr>
          <w:rFonts w:cs="Tahoma"/>
          <w:color w:val="000000"/>
          <w:sz w:val="20"/>
          <w:szCs w:val="20"/>
          <w:lang w:val="en-US"/>
        </w:rPr>
        <w:t>uisance covariates: age, gender, site</w:t>
      </w:r>
    </w:p>
    <w:p w14:paraId="24D72903" w14:textId="33C87B0F" w:rsidR="00E34FED" w:rsidRDefault="00E22796" w:rsidP="00145DB8">
      <w:pPr>
        <w:pStyle w:val="Listenabsatz"/>
        <w:numPr>
          <w:ilvl w:val="2"/>
          <w:numId w:val="1"/>
        </w:numPr>
        <w:rPr>
          <w:sz w:val="20"/>
          <w:szCs w:val="20"/>
          <w:lang w:val="en-US"/>
        </w:rPr>
      </w:pPr>
      <w:r>
        <w:rPr>
          <w:rFonts w:cs="Tahoma"/>
          <w:color w:val="000000"/>
          <w:sz w:val="20"/>
          <w:szCs w:val="20"/>
          <w:lang w:val="en-US"/>
        </w:rPr>
        <w:t>FDR</w:t>
      </w:r>
      <w:r w:rsidR="00E34FED" w:rsidRPr="00B53CCE">
        <w:rPr>
          <w:rFonts w:cs="Tahoma"/>
          <w:color w:val="000000"/>
          <w:sz w:val="20"/>
          <w:szCs w:val="20"/>
          <w:lang w:val="en-US"/>
        </w:rPr>
        <w:t xml:space="preserve">-corrected activations </w:t>
      </w:r>
      <w:r w:rsidR="00E34FED" w:rsidRPr="00B53CCE">
        <w:rPr>
          <w:sz w:val="20"/>
          <w:szCs w:val="20"/>
          <w:lang w:val="en-US"/>
        </w:rPr>
        <w:t>(p &lt; 0.05)</w:t>
      </w:r>
      <w:r w:rsidR="00E34FED" w:rsidRPr="00B53CCE">
        <w:rPr>
          <w:rFonts w:cs="Tahoma"/>
          <w:color w:val="000000"/>
          <w:sz w:val="20"/>
          <w:szCs w:val="20"/>
          <w:lang w:val="en-US"/>
        </w:rPr>
        <w:t xml:space="preserve"> in </w:t>
      </w:r>
      <w:r w:rsidR="00E34FED" w:rsidRPr="00B53CCE">
        <w:rPr>
          <w:i/>
          <w:sz w:val="20"/>
          <w:szCs w:val="20"/>
          <w:lang w:val="en-US"/>
        </w:rPr>
        <w:t>a priori</w:t>
      </w:r>
      <w:r w:rsidR="00E34FED" w:rsidRPr="00B53CCE">
        <w:rPr>
          <w:sz w:val="20"/>
          <w:szCs w:val="20"/>
          <w:lang w:val="en-US"/>
        </w:rPr>
        <w:t xml:space="preserve"> defined ROIs</w:t>
      </w:r>
    </w:p>
    <w:p w14:paraId="61E7B1F9" w14:textId="0011B49F" w:rsidR="00685466" w:rsidRDefault="003C206D" w:rsidP="003C206D">
      <w:pPr>
        <w:pStyle w:val="Listenabsatz"/>
        <w:numPr>
          <w:ilvl w:val="1"/>
          <w:numId w:val="1"/>
        </w:numPr>
        <w:rPr>
          <w:sz w:val="20"/>
          <w:szCs w:val="20"/>
          <w:lang w:val="en-US"/>
        </w:rPr>
      </w:pPr>
      <w:r w:rsidRPr="003C206D">
        <w:rPr>
          <w:sz w:val="20"/>
          <w:szCs w:val="20"/>
          <w:lang w:val="en-US"/>
        </w:rPr>
        <w:t xml:space="preserve">Negative correlation between HC activity and </w:t>
      </w:r>
      <w:r>
        <w:rPr>
          <w:sz w:val="20"/>
          <w:szCs w:val="20"/>
          <w:lang w:val="en-US"/>
        </w:rPr>
        <w:t>a</w:t>
      </w:r>
      <w:r w:rsidRPr="003C206D">
        <w:rPr>
          <w:sz w:val="20"/>
          <w:szCs w:val="20"/>
          <w:lang w:val="en-US"/>
        </w:rPr>
        <w:t>nxiety- and depression- subscale</w:t>
      </w:r>
      <w:r>
        <w:rPr>
          <w:sz w:val="20"/>
          <w:szCs w:val="20"/>
          <w:lang w:val="en-US"/>
        </w:rPr>
        <w:t>s</w:t>
      </w:r>
      <w:r w:rsidRPr="003C206D">
        <w:rPr>
          <w:sz w:val="20"/>
          <w:szCs w:val="20"/>
          <w:lang w:val="en-US"/>
        </w:rPr>
        <w:t xml:space="preserve"> of SCL-90-R questionnaire</w:t>
      </w:r>
    </w:p>
    <w:p w14:paraId="424AF2A8" w14:textId="77777777" w:rsidR="008D0E9C" w:rsidRPr="008D0E9C" w:rsidRDefault="008D0E9C" w:rsidP="008D0E9C">
      <w:pPr>
        <w:ind w:left="1080"/>
        <w:rPr>
          <w:sz w:val="20"/>
          <w:szCs w:val="20"/>
          <w:lang w:val="en-US"/>
        </w:rPr>
      </w:pPr>
    </w:p>
    <w:p w14:paraId="359BD1E6" w14:textId="1C1BC1F7" w:rsidR="00145DB8" w:rsidRDefault="00AB312D" w:rsidP="00145DB8">
      <w:pPr>
        <w:pStyle w:val="Listenabsatz"/>
        <w:numPr>
          <w:ilvl w:val="0"/>
          <w:numId w:val="1"/>
        </w:numPr>
        <w:rPr>
          <w:sz w:val="20"/>
          <w:szCs w:val="20"/>
          <w:lang w:val="en-US"/>
        </w:rPr>
      </w:pPr>
      <w:r w:rsidRPr="00B53CCE">
        <w:rPr>
          <w:b/>
          <w:sz w:val="20"/>
          <w:szCs w:val="20"/>
          <w:lang w:val="en-US"/>
        </w:rPr>
        <w:t>Second hypothesis</w:t>
      </w:r>
      <w:r w:rsidRPr="00B53CCE">
        <w:rPr>
          <w:sz w:val="20"/>
          <w:szCs w:val="20"/>
          <w:lang w:val="en-US"/>
        </w:rPr>
        <w:t xml:space="preserve">: </w:t>
      </w:r>
      <w:r w:rsidR="00685466">
        <w:rPr>
          <w:sz w:val="20"/>
          <w:szCs w:val="20"/>
          <w:lang w:val="en-US"/>
        </w:rPr>
        <w:t xml:space="preserve">If there are no performance differences between groups, P might </w:t>
      </w:r>
      <w:r w:rsidR="00145DB8" w:rsidRPr="00145DB8">
        <w:rPr>
          <w:sz w:val="20"/>
          <w:szCs w:val="20"/>
          <w:lang w:val="en-US"/>
        </w:rPr>
        <w:t xml:space="preserve">compensate decreased activation </w:t>
      </w:r>
      <w:r w:rsidR="00685466">
        <w:rPr>
          <w:sz w:val="20"/>
          <w:szCs w:val="20"/>
          <w:lang w:val="en-US"/>
        </w:rPr>
        <w:t>in HC by increasing</w:t>
      </w:r>
      <w:r w:rsidR="00145DB8" w:rsidRPr="00145DB8">
        <w:rPr>
          <w:sz w:val="20"/>
          <w:szCs w:val="20"/>
          <w:lang w:val="en-US"/>
        </w:rPr>
        <w:t xml:space="preserve"> activation in the </w:t>
      </w:r>
      <w:r w:rsidR="00B71F47">
        <w:rPr>
          <w:sz w:val="20"/>
          <w:szCs w:val="20"/>
          <w:lang w:val="en-US"/>
        </w:rPr>
        <w:t>dlPFC</w:t>
      </w:r>
      <w:r w:rsidR="00145DB8" w:rsidRPr="00145DB8">
        <w:rPr>
          <w:sz w:val="20"/>
          <w:szCs w:val="20"/>
          <w:lang w:val="en-US"/>
        </w:rPr>
        <w:t>.</w:t>
      </w:r>
    </w:p>
    <w:p w14:paraId="03BF590D" w14:textId="77777777" w:rsidR="00145DB8" w:rsidRPr="00145DB8" w:rsidRDefault="00145DB8" w:rsidP="00145DB8">
      <w:pPr>
        <w:pStyle w:val="Listenabsatz"/>
        <w:rPr>
          <w:sz w:val="20"/>
          <w:szCs w:val="20"/>
          <w:lang w:val="en-US"/>
        </w:rPr>
      </w:pPr>
    </w:p>
    <w:p w14:paraId="12F9B596" w14:textId="3F8C18AC" w:rsidR="00145DB8" w:rsidRDefault="00224B9D" w:rsidP="005C25AA">
      <w:pPr>
        <w:pStyle w:val="Listenabsatz"/>
        <w:numPr>
          <w:ilvl w:val="1"/>
          <w:numId w:val="1"/>
        </w:numPr>
        <w:rPr>
          <w:sz w:val="20"/>
          <w:szCs w:val="20"/>
          <w:lang w:val="en-US"/>
        </w:rPr>
      </w:pPr>
      <w:r w:rsidRPr="00145DB8">
        <w:rPr>
          <w:sz w:val="20"/>
          <w:szCs w:val="20"/>
          <w:lang w:val="en-US"/>
        </w:rPr>
        <w:t xml:space="preserve">ME </w:t>
      </w:r>
      <w:r w:rsidR="003727D9">
        <w:rPr>
          <w:sz w:val="20"/>
          <w:szCs w:val="20"/>
          <w:lang w:val="en-US"/>
        </w:rPr>
        <w:t>R</w:t>
      </w:r>
      <w:r w:rsidRPr="00145DB8">
        <w:rPr>
          <w:sz w:val="20"/>
          <w:szCs w:val="20"/>
          <w:lang w:val="en-US"/>
        </w:rPr>
        <w:t xml:space="preserve">ecall </w:t>
      </w:r>
      <w:r w:rsidR="00E8775A" w:rsidRPr="00145DB8">
        <w:rPr>
          <w:sz w:val="20"/>
          <w:szCs w:val="20"/>
          <w:lang w:val="en-US"/>
        </w:rPr>
        <w:t>(</w:t>
      </w:r>
      <w:r w:rsidR="00B71F47">
        <w:rPr>
          <w:sz w:val="20"/>
          <w:szCs w:val="20"/>
          <w:lang w:val="en-US"/>
        </w:rPr>
        <w:t>dlPFC</w:t>
      </w:r>
      <w:r w:rsidR="002762CB" w:rsidRPr="00145DB8">
        <w:rPr>
          <w:sz w:val="20"/>
          <w:szCs w:val="20"/>
          <w:lang w:val="en-US"/>
        </w:rPr>
        <w:t>)</w:t>
      </w:r>
      <w:r w:rsidR="002C7E67" w:rsidRPr="00145DB8">
        <w:rPr>
          <w:sz w:val="20"/>
          <w:szCs w:val="20"/>
          <w:lang w:val="en-US"/>
        </w:rPr>
        <w:tab/>
      </w:r>
      <w:r w:rsidR="002C7E67" w:rsidRPr="00145DB8">
        <w:rPr>
          <w:sz w:val="20"/>
          <w:szCs w:val="20"/>
          <w:lang w:val="en-US"/>
        </w:rPr>
        <w:tab/>
      </w:r>
      <w:r w:rsidRPr="00145DB8">
        <w:rPr>
          <w:sz w:val="20"/>
          <w:szCs w:val="20"/>
          <w:lang w:val="en-US"/>
        </w:rPr>
        <w:t>C (</w:t>
      </w:r>
      <w:r w:rsidR="00E8775A" w:rsidRPr="00145DB8">
        <w:rPr>
          <w:sz w:val="20"/>
          <w:szCs w:val="20"/>
          <w:lang w:val="en-US"/>
        </w:rPr>
        <w:t>T1</w:t>
      </w:r>
      <w:r w:rsidRPr="00145DB8">
        <w:rPr>
          <w:sz w:val="20"/>
          <w:szCs w:val="20"/>
          <w:lang w:val="en-US"/>
        </w:rPr>
        <w:t>) &lt; P (</w:t>
      </w:r>
      <w:r w:rsidR="00E8775A" w:rsidRPr="00145DB8">
        <w:rPr>
          <w:sz w:val="20"/>
          <w:szCs w:val="20"/>
          <w:lang w:val="en-US"/>
        </w:rPr>
        <w:t>T1</w:t>
      </w:r>
      <w:r w:rsidR="00145DB8">
        <w:rPr>
          <w:sz w:val="20"/>
          <w:szCs w:val="20"/>
          <w:lang w:val="en-US"/>
        </w:rPr>
        <w:t>)</w:t>
      </w:r>
    </w:p>
    <w:p w14:paraId="7230A3DB" w14:textId="77777777" w:rsidR="00474A29" w:rsidRPr="00FB1187" w:rsidRDefault="00474A29" w:rsidP="00474A29">
      <w:pPr>
        <w:pStyle w:val="Listenabsatz"/>
        <w:numPr>
          <w:ilvl w:val="2"/>
          <w:numId w:val="1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T</w:t>
      </w:r>
      <w:r w:rsidRPr="00FB1187">
        <w:rPr>
          <w:sz w:val="20"/>
          <w:szCs w:val="20"/>
          <w:lang w:val="en-US"/>
        </w:rPr>
        <w:t xml:space="preserve">wo-sample-T-test </w:t>
      </w:r>
      <w:r>
        <w:rPr>
          <w:sz w:val="20"/>
          <w:szCs w:val="20"/>
          <w:lang w:val="en-US"/>
        </w:rPr>
        <w:t>with n</w:t>
      </w:r>
      <w:r w:rsidRPr="00FB1187">
        <w:rPr>
          <w:rFonts w:cs="Tahoma"/>
          <w:color w:val="000000"/>
          <w:sz w:val="20"/>
          <w:szCs w:val="20"/>
          <w:lang w:val="en-US"/>
        </w:rPr>
        <w:t>uisance covariates: age, gender, site</w:t>
      </w:r>
    </w:p>
    <w:p w14:paraId="5B15A25A" w14:textId="1D3F7388" w:rsidR="009469B8" w:rsidRPr="00B53CCE" w:rsidRDefault="00E22796" w:rsidP="00145DB8">
      <w:pPr>
        <w:pStyle w:val="Listenabsatz"/>
        <w:numPr>
          <w:ilvl w:val="2"/>
          <w:numId w:val="1"/>
        </w:numPr>
        <w:rPr>
          <w:sz w:val="20"/>
          <w:szCs w:val="20"/>
          <w:lang w:val="en-US"/>
        </w:rPr>
      </w:pPr>
      <w:r>
        <w:rPr>
          <w:rFonts w:cs="Tahoma"/>
          <w:color w:val="000000"/>
          <w:sz w:val="20"/>
          <w:szCs w:val="20"/>
          <w:lang w:val="en-US"/>
        </w:rPr>
        <w:t>FDR</w:t>
      </w:r>
      <w:r w:rsidR="009469B8" w:rsidRPr="00B53CCE">
        <w:rPr>
          <w:rFonts w:cs="Tahoma"/>
          <w:color w:val="000000"/>
          <w:sz w:val="20"/>
          <w:szCs w:val="20"/>
          <w:lang w:val="en-US"/>
        </w:rPr>
        <w:t xml:space="preserve">-corrected activations </w:t>
      </w:r>
      <w:r w:rsidR="009469B8" w:rsidRPr="00B53CCE">
        <w:rPr>
          <w:sz w:val="20"/>
          <w:szCs w:val="20"/>
          <w:lang w:val="en-US"/>
        </w:rPr>
        <w:t>(p &lt; 0.05)</w:t>
      </w:r>
      <w:r w:rsidR="009469B8" w:rsidRPr="00B53CCE">
        <w:rPr>
          <w:rFonts w:cs="Tahoma"/>
          <w:color w:val="000000"/>
          <w:sz w:val="20"/>
          <w:szCs w:val="20"/>
          <w:lang w:val="en-US"/>
        </w:rPr>
        <w:t xml:space="preserve"> in </w:t>
      </w:r>
      <w:r w:rsidR="009469B8" w:rsidRPr="00B53CCE">
        <w:rPr>
          <w:i/>
          <w:sz w:val="20"/>
          <w:szCs w:val="20"/>
          <w:lang w:val="en-US"/>
        </w:rPr>
        <w:t>a priori</w:t>
      </w:r>
      <w:r w:rsidR="00A5475B" w:rsidRPr="00B53CCE">
        <w:rPr>
          <w:sz w:val="20"/>
          <w:szCs w:val="20"/>
          <w:lang w:val="en-US"/>
        </w:rPr>
        <w:t xml:space="preserve"> defined ROI</w:t>
      </w:r>
    </w:p>
    <w:p w14:paraId="652A3F46" w14:textId="77777777" w:rsidR="008650EA" w:rsidRPr="003C206D" w:rsidRDefault="008650EA" w:rsidP="003C206D">
      <w:pPr>
        <w:rPr>
          <w:sz w:val="20"/>
          <w:szCs w:val="20"/>
          <w:lang w:val="en-US"/>
        </w:rPr>
      </w:pPr>
    </w:p>
    <w:p w14:paraId="3856FCC8" w14:textId="124DF7DD" w:rsidR="00FF4E6A" w:rsidRDefault="00685466" w:rsidP="00142667">
      <w:pPr>
        <w:pStyle w:val="Listenabsatz"/>
        <w:numPr>
          <w:ilvl w:val="0"/>
          <w:numId w:val="1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If there </w:t>
      </w:r>
      <w:r w:rsidR="0057485F">
        <w:rPr>
          <w:sz w:val="20"/>
          <w:szCs w:val="20"/>
          <w:lang w:val="en-US"/>
        </w:rPr>
        <w:t>are no differences</w:t>
      </w:r>
      <w:r>
        <w:rPr>
          <w:sz w:val="20"/>
          <w:szCs w:val="20"/>
          <w:lang w:val="en-US"/>
        </w:rPr>
        <w:t xml:space="preserve"> between groups</w:t>
      </w:r>
      <w:r w:rsidR="00564E98">
        <w:rPr>
          <w:sz w:val="20"/>
          <w:szCs w:val="20"/>
          <w:lang w:val="en-US"/>
        </w:rPr>
        <w:t>,</w:t>
      </w:r>
      <w:r>
        <w:rPr>
          <w:sz w:val="20"/>
          <w:szCs w:val="20"/>
          <w:lang w:val="en-US"/>
        </w:rPr>
        <w:t xml:space="preserve"> this could be </w:t>
      </w:r>
      <w:r w:rsidR="00961619">
        <w:rPr>
          <w:sz w:val="20"/>
          <w:szCs w:val="20"/>
          <w:lang w:val="en-US"/>
        </w:rPr>
        <w:t>the</w:t>
      </w:r>
      <w:r>
        <w:rPr>
          <w:sz w:val="20"/>
          <w:szCs w:val="20"/>
          <w:lang w:val="en-US"/>
        </w:rPr>
        <w:t xml:space="preserve"> result of the </w:t>
      </w:r>
      <w:r w:rsidR="00145DB8" w:rsidRPr="00B53CCE">
        <w:rPr>
          <w:sz w:val="20"/>
          <w:szCs w:val="20"/>
          <w:lang w:val="en-US"/>
        </w:rPr>
        <w:t>remitted status of P and protective effects of ADM</w:t>
      </w:r>
      <w:r w:rsidR="00DF53FC">
        <w:rPr>
          <w:sz w:val="20"/>
          <w:szCs w:val="20"/>
          <w:lang w:val="en-US"/>
        </w:rPr>
        <w:t>.</w:t>
      </w:r>
    </w:p>
    <w:p w14:paraId="542AA08B" w14:textId="77777777" w:rsidR="008D0E9C" w:rsidRPr="008D0E9C" w:rsidRDefault="008D0E9C" w:rsidP="008D0E9C">
      <w:pPr>
        <w:ind w:left="360"/>
        <w:rPr>
          <w:sz w:val="20"/>
          <w:szCs w:val="20"/>
          <w:lang w:val="en-US"/>
        </w:rPr>
      </w:pPr>
    </w:p>
    <w:p w14:paraId="4E18C5F7" w14:textId="77777777" w:rsidR="008D0E9C" w:rsidRDefault="008D0E9C" w:rsidP="008D0E9C">
      <w:pPr>
        <w:pStyle w:val="Listenabsatz"/>
        <w:numPr>
          <w:ilvl w:val="0"/>
          <w:numId w:val="7"/>
        </w:numPr>
        <w:rPr>
          <w:sz w:val="28"/>
          <w:szCs w:val="28"/>
          <w:u w:val="single"/>
          <w:lang w:val="en-US"/>
        </w:rPr>
      </w:pPr>
      <w:r>
        <w:rPr>
          <w:sz w:val="28"/>
          <w:szCs w:val="28"/>
          <w:u w:val="single"/>
          <w:lang w:val="en-US"/>
        </w:rPr>
        <w:t>Comparability analysis</w:t>
      </w:r>
    </w:p>
    <w:p w14:paraId="4A93553A" w14:textId="7B314CE4" w:rsidR="008D0E9C" w:rsidRDefault="008D0E9C" w:rsidP="008D0E9C">
      <w:pPr>
        <w:pStyle w:val="Listenabsatz"/>
        <w:numPr>
          <w:ilvl w:val="0"/>
          <w:numId w:val="1"/>
        </w:numPr>
        <w:rPr>
          <w:sz w:val="20"/>
          <w:szCs w:val="20"/>
          <w:lang w:val="en-US"/>
        </w:rPr>
      </w:pPr>
      <w:r w:rsidRPr="008D0E9C">
        <w:rPr>
          <w:b/>
          <w:sz w:val="20"/>
          <w:szCs w:val="20"/>
          <w:lang w:val="en-US"/>
        </w:rPr>
        <w:t>Hypothesis</w:t>
      </w:r>
      <w:r>
        <w:rPr>
          <w:sz w:val="20"/>
          <w:szCs w:val="20"/>
          <w:lang w:val="en-US"/>
        </w:rPr>
        <w:t>: Both 12W and 1W2 show neural activity i</w:t>
      </w:r>
      <w:r w:rsidR="00D6350B">
        <w:rPr>
          <w:sz w:val="20"/>
          <w:szCs w:val="20"/>
          <w:lang w:val="en-US"/>
        </w:rPr>
        <w:t xml:space="preserve">n </w:t>
      </w:r>
      <w:r w:rsidR="002D1F67">
        <w:rPr>
          <w:sz w:val="20"/>
          <w:szCs w:val="20"/>
          <w:lang w:val="en-US"/>
        </w:rPr>
        <w:t>bilateral</w:t>
      </w:r>
      <w:r w:rsidR="00253909">
        <w:rPr>
          <w:sz w:val="20"/>
          <w:szCs w:val="20"/>
          <w:lang w:val="en-US"/>
        </w:rPr>
        <w:t xml:space="preserve"> HC for following contrasts</w:t>
      </w:r>
      <w:r>
        <w:rPr>
          <w:sz w:val="20"/>
          <w:szCs w:val="20"/>
          <w:lang w:val="en-US"/>
        </w:rPr>
        <w:t>.</w:t>
      </w:r>
    </w:p>
    <w:p w14:paraId="113975CE" w14:textId="3FEA77FD" w:rsidR="008D0E9C" w:rsidRDefault="00253909" w:rsidP="008D0E9C">
      <w:pPr>
        <w:pStyle w:val="Listenabsatz"/>
        <w:numPr>
          <w:ilvl w:val="1"/>
          <w:numId w:val="1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Contrasts: SE Memory, </w:t>
      </w:r>
      <w:r w:rsidR="008D0E9C">
        <w:rPr>
          <w:sz w:val="20"/>
          <w:szCs w:val="20"/>
          <w:lang w:val="en-US"/>
        </w:rPr>
        <w:t>ME Recall</w:t>
      </w:r>
    </w:p>
    <w:p w14:paraId="2040AF0A" w14:textId="77777777" w:rsidR="008D0E9C" w:rsidRDefault="008D0E9C" w:rsidP="008D0E9C">
      <w:pPr>
        <w:pStyle w:val="Listenabsatz"/>
        <w:numPr>
          <w:ilvl w:val="1"/>
          <w:numId w:val="1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Time point: T1</w:t>
      </w:r>
    </w:p>
    <w:p w14:paraId="3EC87A3E" w14:textId="685F049B" w:rsidR="003C206D" w:rsidRPr="008D0E9C" w:rsidRDefault="008D0E9C" w:rsidP="008D0E9C">
      <w:pPr>
        <w:pStyle w:val="Listenabsatz"/>
        <w:numPr>
          <w:ilvl w:val="1"/>
          <w:numId w:val="1"/>
        </w:numPr>
        <w:rPr>
          <w:sz w:val="20"/>
          <w:szCs w:val="20"/>
          <w:lang w:val="en-US"/>
        </w:rPr>
      </w:pPr>
      <w:r w:rsidRPr="008D0E9C">
        <w:rPr>
          <w:sz w:val="20"/>
          <w:szCs w:val="20"/>
          <w:lang w:val="en"/>
        </w:rPr>
        <w:t xml:space="preserve">Possible covariates to explain variance: </w:t>
      </w:r>
      <w:r w:rsidRPr="008D0E9C">
        <w:rPr>
          <w:rFonts w:cs="Tahoma"/>
          <w:color w:val="000000"/>
          <w:sz w:val="20"/>
          <w:szCs w:val="20"/>
          <w:lang w:val="en-US"/>
        </w:rPr>
        <w:t>age, gender, site</w:t>
      </w:r>
      <w:r w:rsidRPr="008D0E9C">
        <w:rPr>
          <w:sz w:val="28"/>
          <w:szCs w:val="28"/>
          <w:u w:val="single"/>
          <w:lang w:val="en-US"/>
        </w:rPr>
        <w:t xml:space="preserve"> </w:t>
      </w:r>
      <w:r w:rsidR="003C206D" w:rsidRPr="008D0E9C">
        <w:rPr>
          <w:sz w:val="28"/>
          <w:szCs w:val="28"/>
          <w:u w:val="single"/>
          <w:lang w:val="en-US"/>
        </w:rPr>
        <w:br w:type="page"/>
      </w:r>
    </w:p>
    <w:p w14:paraId="583AD7DB" w14:textId="3F5BC605" w:rsidR="00526C6E" w:rsidRPr="00526C6E" w:rsidRDefault="00CF4502" w:rsidP="00526C6E">
      <w:pPr>
        <w:pStyle w:val="Listenabsatz"/>
        <w:numPr>
          <w:ilvl w:val="0"/>
          <w:numId w:val="7"/>
        </w:numPr>
        <w:rPr>
          <w:sz w:val="28"/>
          <w:szCs w:val="28"/>
          <w:u w:val="single"/>
          <w:lang w:val="en-US"/>
        </w:rPr>
      </w:pPr>
      <w:r w:rsidRPr="00B53CCE">
        <w:rPr>
          <w:sz w:val="28"/>
          <w:szCs w:val="28"/>
          <w:u w:val="single"/>
          <w:lang w:val="en-US"/>
        </w:rPr>
        <w:lastRenderedPageBreak/>
        <w:t>Discontinuation analysis</w:t>
      </w:r>
    </w:p>
    <w:p w14:paraId="322CC21C" w14:textId="262BB2D4" w:rsidR="00613E82" w:rsidRDefault="002232BC" w:rsidP="00961387">
      <w:p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ADM </w:t>
      </w:r>
      <w:r w:rsidR="00E3160A">
        <w:rPr>
          <w:sz w:val="20"/>
          <w:szCs w:val="20"/>
          <w:lang w:val="en-US"/>
        </w:rPr>
        <w:t xml:space="preserve">can improve cognitive function to some extent </w:t>
      </w:r>
      <w:r w:rsidR="00E3160A">
        <w:rPr>
          <w:sz w:val="20"/>
          <w:szCs w:val="20"/>
          <w:lang w:val="en-US"/>
        </w:rPr>
        <w:fldChar w:fldCharType="begin"/>
      </w:r>
      <w:r w:rsidR="00503474">
        <w:rPr>
          <w:sz w:val="20"/>
          <w:szCs w:val="20"/>
          <w:lang w:val="en-US"/>
        </w:rPr>
        <w:instrText xml:space="preserve"> ADDIN EN.CITE &lt;EndNote&gt;&lt;Cite&gt;&lt;Author&gt;Trivedi&lt;/Author&gt;&lt;Year&gt;2014&lt;/Year&gt;&lt;RecNum&gt;78&lt;/RecNum&gt;&lt;DisplayText&gt;[21]&lt;/DisplayText&gt;&lt;record&gt;&lt;rec-number&gt;78&lt;/rec-number&gt;&lt;foreign-keys&gt;&lt;key app="EN" db-id="sd9zedx5azzdvyepzt7vexvwarszpd9przxr" timestamp="1534257745"&gt;78&lt;/key&gt;&lt;/foreign-keys&gt;&lt;ref-type name="Journal Article"&gt;17&lt;/ref-type&gt;&lt;contributors&gt;&lt;authors&gt;&lt;author&gt;Trivedi, M. H.&lt;/author&gt;&lt;author&gt;Greer, T. L.&lt;/author&gt;&lt;/authors&gt;&lt;/contributors&gt;&lt;auth-address&gt;Division of Mood Disorders, UT Southwestern Medical Center, Dallas, TX, United States. Electronic address: madhukar.trivedi@utsouthwestern.edu.&lt;/auth-address&gt;&lt;titles&gt;&lt;title&gt;Cognitive dysfunction in unipolar depression: implications for treatment&lt;/title&gt;&lt;secondary-title&gt;J Affect Disord&lt;/secondary-title&gt;&lt;/titles&gt;&lt;periodical&gt;&lt;full-title&gt;J Affect Disord&lt;/full-title&gt;&lt;/periodical&gt;&lt;pages&gt;19-27&lt;/pages&gt;&lt;volume&gt;152-154&lt;/volume&gt;&lt;keywords&gt;&lt;keyword&gt;Antidepressive Agents/therapeutic use&lt;/keyword&gt;&lt;keyword&gt;Cognition&lt;/keyword&gt;&lt;keyword&gt;Cognition Disorders/*complications&lt;/keyword&gt;&lt;keyword&gt;Depressive Disorder/complications&lt;/keyword&gt;&lt;keyword&gt;Depressive Disorder, Major/*complications/drug therapy&lt;/keyword&gt;&lt;keyword&gt;Executive Function&lt;/keyword&gt;&lt;keyword&gt;Humans&lt;/keyword&gt;&lt;keyword&gt;Memory&lt;/keyword&gt;&lt;keyword&gt;Antidepressant treatment&lt;/keyword&gt;&lt;keyword&gt;Functional impairment&lt;/keyword&gt;&lt;keyword&gt;Major depressive disorder (MDD)&lt;/keyword&gt;&lt;keyword&gt;Neurocognition&lt;/keyword&gt;&lt;/keywords&gt;&lt;dates&gt;&lt;year&gt;2014&lt;/year&gt;&lt;pub-dates&gt;&lt;date&gt;Jan&lt;/date&gt;&lt;/pub-dates&gt;&lt;/dates&gt;&lt;isbn&gt;1573-2517 (Electronic)&amp;#xD;0165-0327 (Linking)&lt;/isbn&gt;&lt;accession-num&gt;24215896&lt;/accession-num&gt;&lt;urls&gt;&lt;related-urls&gt;&lt;url&gt;https://www.ncbi.nlm.nih.gov/pubmed/24215896&lt;/url&gt;&lt;/related-urls&gt;&lt;/urls&gt;&lt;electronic-resource-num&gt;10.1016/j.jad.2013.09.012&lt;/electronic-resource-num&gt;&lt;/record&gt;&lt;/Cite&gt;&lt;/EndNote&gt;</w:instrText>
      </w:r>
      <w:r w:rsidR="00E3160A">
        <w:rPr>
          <w:sz w:val="20"/>
          <w:szCs w:val="20"/>
          <w:lang w:val="en-US"/>
        </w:rPr>
        <w:fldChar w:fldCharType="separate"/>
      </w:r>
      <w:r w:rsidR="00503474">
        <w:rPr>
          <w:noProof/>
          <w:sz w:val="20"/>
          <w:szCs w:val="20"/>
          <w:lang w:val="en-US"/>
        </w:rPr>
        <w:t>[21]</w:t>
      </w:r>
      <w:r w:rsidR="00E3160A">
        <w:rPr>
          <w:sz w:val="20"/>
          <w:szCs w:val="20"/>
          <w:lang w:val="en-US"/>
        </w:rPr>
        <w:fldChar w:fldCharType="end"/>
      </w:r>
      <w:r w:rsidR="00E3160A">
        <w:rPr>
          <w:sz w:val="20"/>
          <w:szCs w:val="20"/>
          <w:lang w:val="en-US"/>
        </w:rPr>
        <w:t>, especially concerning</w:t>
      </w:r>
      <w:r>
        <w:rPr>
          <w:sz w:val="20"/>
          <w:szCs w:val="20"/>
          <w:lang w:val="en-US"/>
        </w:rPr>
        <w:t xml:space="preserve"> psych</w:t>
      </w:r>
      <w:r w:rsidR="00E3160A">
        <w:rPr>
          <w:sz w:val="20"/>
          <w:szCs w:val="20"/>
          <w:lang w:val="en-US"/>
        </w:rPr>
        <w:t>omotor speed and delayed recall</w:t>
      </w:r>
      <w:r>
        <w:rPr>
          <w:sz w:val="20"/>
          <w:szCs w:val="20"/>
          <w:lang w:val="en-US"/>
        </w:rPr>
        <w:t xml:space="preserve"> </w:t>
      </w:r>
      <w:r>
        <w:rPr>
          <w:sz w:val="20"/>
          <w:szCs w:val="20"/>
          <w:lang w:val="en-US"/>
        </w:rPr>
        <w:fldChar w:fldCharType="begin">
          <w:fldData xml:space="preserve">PEVuZE5vdGU+PENpdGU+PEF1dGhvcj5Sb3NlbmJsYXQ8L0F1dGhvcj48WWVhcj4yMDE1PC9ZZWFy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</w:fldData>
        </w:fldChar>
      </w:r>
      <w:r w:rsidR="00503474">
        <w:rPr>
          <w:sz w:val="20"/>
          <w:szCs w:val="20"/>
          <w:lang w:val="en-US"/>
        </w:rPr>
        <w:instrText xml:space="preserve"> ADDIN EN.CITE </w:instrText>
      </w:r>
      <w:r w:rsidR="00503474">
        <w:rPr>
          <w:sz w:val="20"/>
          <w:szCs w:val="20"/>
          <w:lang w:val="en-US"/>
        </w:rPr>
        <w:fldChar w:fldCharType="begin">
          <w:fldData xml:space="preserve">PEVuZE5vdGU+PENpdGU+PEF1dGhvcj5Sb3NlbmJsYXQ8L0F1dGhvcj48WWVhcj4yMDE1PC9ZZWFy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</w:fldData>
        </w:fldChar>
      </w:r>
      <w:r w:rsidR="00503474">
        <w:rPr>
          <w:sz w:val="20"/>
          <w:szCs w:val="20"/>
          <w:lang w:val="en-US"/>
        </w:rPr>
        <w:instrText xml:space="preserve"> ADDIN EN.CITE.DATA </w:instrText>
      </w:r>
      <w:r w:rsidR="00503474">
        <w:rPr>
          <w:sz w:val="20"/>
          <w:szCs w:val="20"/>
          <w:lang w:val="en-US"/>
        </w:rPr>
      </w:r>
      <w:r w:rsidR="00503474">
        <w:rPr>
          <w:sz w:val="20"/>
          <w:szCs w:val="20"/>
          <w:lang w:val="en-US"/>
        </w:rPr>
        <w:fldChar w:fldCharType="end"/>
      </w:r>
      <w:r>
        <w:rPr>
          <w:sz w:val="20"/>
          <w:szCs w:val="20"/>
          <w:lang w:val="en-US"/>
        </w:rPr>
      </w:r>
      <w:r>
        <w:rPr>
          <w:sz w:val="20"/>
          <w:szCs w:val="20"/>
          <w:lang w:val="en-US"/>
        </w:rPr>
        <w:fldChar w:fldCharType="separate"/>
      </w:r>
      <w:r w:rsidR="00503474">
        <w:rPr>
          <w:noProof/>
          <w:sz w:val="20"/>
          <w:szCs w:val="20"/>
          <w:lang w:val="en-US"/>
        </w:rPr>
        <w:t>[22]</w:t>
      </w:r>
      <w:r>
        <w:rPr>
          <w:sz w:val="20"/>
          <w:szCs w:val="20"/>
          <w:lang w:val="en-US"/>
        </w:rPr>
        <w:fldChar w:fldCharType="end"/>
      </w:r>
      <w:r>
        <w:rPr>
          <w:sz w:val="20"/>
          <w:szCs w:val="20"/>
          <w:lang w:val="en-US"/>
        </w:rPr>
        <w:t>.</w:t>
      </w:r>
      <w:r w:rsidR="00E3160A">
        <w:rPr>
          <w:sz w:val="20"/>
          <w:szCs w:val="20"/>
          <w:lang w:val="en-US"/>
        </w:rPr>
        <w:t xml:space="preserve"> </w:t>
      </w:r>
      <w:r w:rsidR="005A5E83">
        <w:rPr>
          <w:sz w:val="20"/>
          <w:szCs w:val="20"/>
          <w:lang w:val="en-US"/>
        </w:rPr>
        <w:t>U</w:t>
      </w:r>
      <w:r w:rsidR="00F77AF7">
        <w:rPr>
          <w:sz w:val="20"/>
          <w:szCs w:val="20"/>
          <w:lang w:val="en-US"/>
        </w:rPr>
        <w:t>nfortunately,</w:t>
      </w:r>
      <w:r w:rsidR="00462B19">
        <w:rPr>
          <w:sz w:val="20"/>
          <w:szCs w:val="20"/>
          <w:lang w:val="en-US"/>
        </w:rPr>
        <w:t xml:space="preserve"> </w:t>
      </w:r>
      <w:r w:rsidR="00B71F47">
        <w:rPr>
          <w:sz w:val="20"/>
          <w:szCs w:val="20"/>
          <w:lang w:val="en-US"/>
        </w:rPr>
        <w:t xml:space="preserve">fMRI </w:t>
      </w:r>
      <w:r w:rsidR="00462B19">
        <w:rPr>
          <w:sz w:val="20"/>
          <w:szCs w:val="20"/>
          <w:lang w:val="en-US"/>
        </w:rPr>
        <w:t xml:space="preserve">studies examining the effects of </w:t>
      </w:r>
      <w:r w:rsidR="0041497C">
        <w:rPr>
          <w:sz w:val="20"/>
          <w:szCs w:val="20"/>
          <w:lang w:val="en-US"/>
        </w:rPr>
        <w:t>ADM</w:t>
      </w:r>
      <w:r w:rsidR="00353BFE">
        <w:rPr>
          <w:sz w:val="20"/>
          <w:szCs w:val="20"/>
          <w:lang w:val="en-US"/>
        </w:rPr>
        <w:t xml:space="preserve"> in cognition </w:t>
      </w:r>
      <w:r w:rsidR="00A210A6">
        <w:rPr>
          <w:sz w:val="20"/>
          <w:szCs w:val="20"/>
          <w:lang w:val="en-US"/>
        </w:rPr>
        <w:t xml:space="preserve">(in a non-emotional context) </w:t>
      </w:r>
      <w:r w:rsidR="00462B19">
        <w:rPr>
          <w:sz w:val="20"/>
          <w:szCs w:val="20"/>
          <w:lang w:val="en-US"/>
        </w:rPr>
        <w:t>are scarce</w:t>
      </w:r>
      <w:r w:rsidR="00F77AF7">
        <w:rPr>
          <w:sz w:val="20"/>
          <w:szCs w:val="20"/>
          <w:lang w:val="en-US"/>
        </w:rPr>
        <w:t xml:space="preserve"> and reported results very </w:t>
      </w:r>
      <w:r w:rsidR="00DE5EDE">
        <w:rPr>
          <w:sz w:val="20"/>
          <w:szCs w:val="20"/>
          <w:lang w:val="en-US"/>
        </w:rPr>
        <w:t>heterogeneous, which</w:t>
      </w:r>
      <w:r w:rsidR="00290E83">
        <w:rPr>
          <w:sz w:val="20"/>
          <w:szCs w:val="20"/>
          <w:lang w:val="en-US"/>
        </w:rPr>
        <w:t xml:space="preserve"> could result from small sample sizes</w:t>
      </w:r>
      <w:r w:rsidR="00462B19">
        <w:rPr>
          <w:sz w:val="20"/>
          <w:szCs w:val="20"/>
          <w:lang w:val="en-US"/>
        </w:rPr>
        <w:t xml:space="preserve">. </w:t>
      </w:r>
      <w:r w:rsidR="00961387">
        <w:rPr>
          <w:sz w:val="20"/>
          <w:szCs w:val="20"/>
          <w:lang w:val="en-US"/>
        </w:rPr>
        <w:t>While Robertson et al. (2007)</w:t>
      </w:r>
      <w:r w:rsidR="009525AF">
        <w:rPr>
          <w:sz w:val="20"/>
          <w:szCs w:val="20"/>
          <w:lang w:val="en-US"/>
        </w:rPr>
        <w:fldChar w:fldCharType="begin">
          <w:fldData xml:space="preserve">PEVuZE5vdGU+PENpdGUgSGlkZGVuPSIxIj48QXV0aG9yPlJvYmVydHNvbjwvQXV0aG9yPjxZZWFy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</w:fldData>
        </w:fldChar>
      </w:r>
      <w:r w:rsidR="009525AF">
        <w:rPr>
          <w:sz w:val="20"/>
          <w:szCs w:val="20"/>
          <w:lang w:val="en-US"/>
        </w:rPr>
        <w:instrText xml:space="preserve"> ADDIN EN.CITE </w:instrText>
      </w:r>
      <w:r w:rsidR="009525AF">
        <w:rPr>
          <w:sz w:val="20"/>
          <w:szCs w:val="20"/>
          <w:lang w:val="en-US"/>
        </w:rPr>
        <w:fldChar w:fldCharType="begin">
          <w:fldData xml:space="preserve">PEVuZE5vdGU+PENpdGUgSGlkZGVuPSIxIj48QXV0aG9yPlJvYmVydHNvbjwvQXV0aG9yPjxZZWFy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</w:fldData>
        </w:fldChar>
      </w:r>
      <w:r w:rsidR="009525AF">
        <w:rPr>
          <w:sz w:val="20"/>
          <w:szCs w:val="20"/>
          <w:lang w:val="en-US"/>
        </w:rPr>
        <w:instrText xml:space="preserve"> ADDIN EN.CITE.DATA </w:instrText>
      </w:r>
      <w:r w:rsidR="009525AF">
        <w:rPr>
          <w:sz w:val="20"/>
          <w:szCs w:val="20"/>
          <w:lang w:val="en-US"/>
        </w:rPr>
      </w:r>
      <w:r w:rsidR="009525AF">
        <w:rPr>
          <w:sz w:val="20"/>
          <w:szCs w:val="20"/>
          <w:lang w:val="en-US"/>
        </w:rPr>
        <w:fldChar w:fldCharType="end"/>
      </w:r>
      <w:r w:rsidR="009525AF">
        <w:rPr>
          <w:sz w:val="20"/>
          <w:szCs w:val="20"/>
          <w:lang w:val="en-US"/>
        </w:rPr>
      </w:r>
      <w:r w:rsidR="009525AF">
        <w:rPr>
          <w:sz w:val="20"/>
          <w:szCs w:val="20"/>
          <w:lang w:val="en-US"/>
        </w:rPr>
        <w:fldChar w:fldCharType="end"/>
      </w:r>
      <w:r w:rsidR="00961387">
        <w:rPr>
          <w:sz w:val="20"/>
          <w:szCs w:val="20"/>
          <w:lang w:val="en-US"/>
        </w:rPr>
        <w:t xml:space="preserve"> found an elevated right </w:t>
      </w:r>
      <w:r w:rsidR="00B71F47">
        <w:rPr>
          <w:sz w:val="20"/>
          <w:szCs w:val="20"/>
          <w:lang w:val="en-US"/>
        </w:rPr>
        <w:t>dlPFC</w:t>
      </w:r>
      <w:r w:rsidR="00961387">
        <w:rPr>
          <w:sz w:val="20"/>
          <w:szCs w:val="20"/>
          <w:lang w:val="en-US"/>
        </w:rPr>
        <w:t xml:space="preserve"> activity during recognition of attentional targets</w:t>
      </w:r>
      <w:r w:rsidR="00E24002">
        <w:rPr>
          <w:sz w:val="20"/>
          <w:szCs w:val="20"/>
          <w:lang w:val="en-US"/>
        </w:rPr>
        <w:t xml:space="preserve"> after treatmen</w:t>
      </w:r>
      <w:r w:rsidR="005C25AA">
        <w:rPr>
          <w:sz w:val="20"/>
          <w:szCs w:val="20"/>
          <w:lang w:val="en-US"/>
        </w:rPr>
        <w:t>t</w:t>
      </w:r>
      <w:r w:rsidR="00961387">
        <w:rPr>
          <w:sz w:val="20"/>
          <w:szCs w:val="20"/>
          <w:lang w:val="en-US"/>
        </w:rPr>
        <w:t>, Bremner et al. (2007)</w:t>
      </w:r>
      <w:r w:rsidR="009525AF">
        <w:rPr>
          <w:sz w:val="20"/>
          <w:szCs w:val="20"/>
          <w:lang w:val="en-US"/>
        </w:rPr>
        <w:fldChar w:fldCharType="begin">
          <w:fldData xml:space="preserve">PEVuZE5vdGU+PENpdGUgSGlkZGVuPSIxIj48QXV0aG9yPkJyZW1uZXI8L0F1dGhvcj48WWVhcj4y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</w:fldData>
        </w:fldChar>
      </w:r>
      <w:r w:rsidR="009525AF">
        <w:rPr>
          <w:sz w:val="20"/>
          <w:szCs w:val="20"/>
          <w:lang w:val="en-US"/>
        </w:rPr>
        <w:instrText xml:space="preserve"> ADDIN EN.CITE </w:instrText>
      </w:r>
      <w:r w:rsidR="009525AF">
        <w:rPr>
          <w:sz w:val="20"/>
          <w:szCs w:val="20"/>
          <w:lang w:val="en-US"/>
        </w:rPr>
        <w:fldChar w:fldCharType="begin">
          <w:fldData xml:space="preserve">PEVuZE5vdGU+PENpdGUgSGlkZGVuPSIxIj48QXV0aG9yPkJyZW1uZXI8L0F1dGhvcj48WWVhcj4y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</w:fldData>
        </w:fldChar>
      </w:r>
      <w:r w:rsidR="009525AF">
        <w:rPr>
          <w:sz w:val="20"/>
          <w:szCs w:val="20"/>
          <w:lang w:val="en-US"/>
        </w:rPr>
        <w:instrText xml:space="preserve"> ADDIN EN.CITE.DATA </w:instrText>
      </w:r>
      <w:r w:rsidR="009525AF">
        <w:rPr>
          <w:sz w:val="20"/>
          <w:szCs w:val="20"/>
          <w:lang w:val="en-US"/>
        </w:rPr>
      </w:r>
      <w:r w:rsidR="009525AF">
        <w:rPr>
          <w:sz w:val="20"/>
          <w:szCs w:val="20"/>
          <w:lang w:val="en-US"/>
        </w:rPr>
        <w:fldChar w:fldCharType="end"/>
      </w:r>
      <w:r w:rsidR="009525AF">
        <w:rPr>
          <w:sz w:val="20"/>
          <w:szCs w:val="20"/>
          <w:lang w:val="en-US"/>
        </w:rPr>
      </w:r>
      <w:r w:rsidR="009525AF">
        <w:rPr>
          <w:sz w:val="20"/>
          <w:szCs w:val="20"/>
          <w:lang w:val="en-US"/>
        </w:rPr>
        <w:fldChar w:fldCharType="end"/>
      </w:r>
      <w:r w:rsidR="00961387">
        <w:rPr>
          <w:sz w:val="20"/>
          <w:szCs w:val="20"/>
          <w:lang w:val="en-US"/>
        </w:rPr>
        <w:t xml:space="preserve"> reported a decreased </w:t>
      </w:r>
      <w:r w:rsidR="00B71F47">
        <w:rPr>
          <w:sz w:val="20"/>
          <w:szCs w:val="20"/>
          <w:lang w:val="en-US"/>
        </w:rPr>
        <w:t>dlPFC</w:t>
      </w:r>
      <w:r w:rsidR="00961387">
        <w:rPr>
          <w:sz w:val="20"/>
          <w:szCs w:val="20"/>
          <w:lang w:val="en-US"/>
        </w:rPr>
        <w:t xml:space="preserve"> and increased ACC activity during enco</w:t>
      </w:r>
      <w:r w:rsidR="00103A2E">
        <w:rPr>
          <w:sz w:val="20"/>
          <w:szCs w:val="20"/>
          <w:lang w:val="en-US"/>
        </w:rPr>
        <w:t>ding of neutral words and</w:t>
      </w:r>
      <w:r w:rsidR="00961387">
        <w:rPr>
          <w:sz w:val="20"/>
          <w:szCs w:val="20"/>
          <w:lang w:val="en-US"/>
        </w:rPr>
        <w:t xml:space="preserve"> paragraphs. </w:t>
      </w:r>
      <w:r w:rsidR="00D4713A">
        <w:rPr>
          <w:sz w:val="20"/>
          <w:szCs w:val="20"/>
          <w:lang w:val="en-US"/>
        </w:rPr>
        <w:t>No differen</w:t>
      </w:r>
      <w:r w:rsidR="007C022D">
        <w:rPr>
          <w:sz w:val="20"/>
          <w:szCs w:val="20"/>
          <w:lang w:val="en-US"/>
        </w:rPr>
        <w:t>ces</w:t>
      </w:r>
      <w:r w:rsidR="00E928BA">
        <w:rPr>
          <w:sz w:val="20"/>
          <w:szCs w:val="20"/>
          <w:lang w:val="en-US"/>
        </w:rPr>
        <w:t xml:space="preserve"> after treatment with ADM </w:t>
      </w:r>
      <w:r w:rsidR="007C022D">
        <w:rPr>
          <w:sz w:val="20"/>
          <w:szCs w:val="20"/>
          <w:lang w:val="en-US"/>
        </w:rPr>
        <w:t>were</w:t>
      </w:r>
      <w:r w:rsidR="00D4713A">
        <w:rPr>
          <w:sz w:val="20"/>
          <w:szCs w:val="20"/>
          <w:lang w:val="en-US"/>
        </w:rPr>
        <w:t xml:space="preserve"> found performing a</w:t>
      </w:r>
      <w:r w:rsidR="00E928BA">
        <w:rPr>
          <w:sz w:val="20"/>
          <w:szCs w:val="20"/>
          <w:lang w:val="en-US"/>
        </w:rPr>
        <w:t>n</w:t>
      </w:r>
      <w:r w:rsidR="00D4713A">
        <w:rPr>
          <w:sz w:val="20"/>
          <w:szCs w:val="20"/>
          <w:lang w:val="en-US"/>
        </w:rPr>
        <w:t xml:space="preserve"> n-back-task in Walsh et al. (2007)</w:t>
      </w:r>
      <w:r w:rsidR="009525AF">
        <w:rPr>
          <w:sz w:val="20"/>
          <w:szCs w:val="20"/>
          <w:lang w:val="en-US"/>
        </w:rPr>
        <w:fldChar w:fldCharType="begin">
          <w:fldData xml:space="preserve">PEVuZE5vdGU+PENpdGUgSGlkZGVuPSIxIj48QXV0aG9yPldhbHNoPC9BdXRob3I+PFllYXI+MjAw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</w:fldData>
        </w:fldChar>
      </w:r>
      <w:r w:rsidR="009525AF">
        <w:rPr>
          <w:sz w:val="20"/>
          <w:szCs w:val="20"/>
          <w:lang w:val="en-US"/>
        </w:rPr>
        <w:instrText xml:space="preserve"> ADDIN EN.CITE </w:instrText>
      </w:r>
      <w:r w:rsidR="009525AF">
        <w:rPr>
          <w:sz w:val="20"/>
          <w:szCs w:val="20"/>
          <w:lang w:val="en-US"/>
        </w:rPr>
        <w:fldChar w:fldCharType="begin">
          <w:fldData xml:space="preserve">PEVuZE5vdGU+PENpdGUgSGlkZGVuPSIxIj48QXV0aG9yPldhbHNoPC9BdXRob3I+PFllYXI+MjAw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</w:fldData>
        </w:fldChar>
      </w:r>
      <w:r w:rsidR="009525AF">
        <w:rPr>
          <w:sz w:val="20"/>
          <w:szCs w:val="20"/>
          <w:lang w:val="en-US"/>
        </w:rPr>
        <w:instrText xml:space="preserve"> ADDIN EN.CITE.DATA </w:instrText>
      </w:r>
      <w:r w:rsidR="009525AF">
        <w:rPr>
          <w:sz w:val="20"/>
          <w:szCs w:val="20"/>
          <w:lang w:val="en-US"/>
        </w:rPr>
      </w:r>
      <w:r w:rsidR="009525AF">
        <w:rPr>
          <w:sz w:val="20"/>
          <w:szCs w:val="20"/>
          <w:lang w:val="en-US"/>
        </w:rPr>
        <w:fldChar w:fldCharType="end"/>
      </w:r>
      <w:r w:rsidR="009525AF">
        <w:rPr>
          <w:sz w:val="20"/>
          <w:szCs w:val="20"/>
          <w:lang w:val="en-US"/>
        </w:rPr>
      </w:r>
      <w:r w:rsidR="009525AF">
        <w:rPr>
          <w:sz w:val="20"/>
          <w:szCs w:val="20"/>
          <w:lang w:val="en-US"/>
        </w:rPr>
        <w:fldChar w:fldCharType="end"/>
      </w:r>
      <w:r w:rsidR="00D4713A">
        <w:rPr>
          <w:sz w:val="20"/>
          <w:szCs w:val="20"/>
          <w:lang w:val="en-US"/>
        </w:rPr>
        <w:t>.</w:t>
      </w:r>
    </w:p>
    <w:p w14:paraId="3783D48A" w14:textId="21F310C4" w:rsidR="00434B3A" w:rsidRDefault="004532C5" w:rsidP="006414FF">
      <w:p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As we</w:t>
      </w:r>
      <w:r w:rsidR="007C3CE1" w:rsidRPr="007C3CE1">
        <w:rPr>
          <w:sz w:val="20"/>
          <w:szCs w:val="20"/>
          <w:lang w:val="en-US"/>
        </w:rPr>
        <w:t xml:space="preserve"> </w:t>
      </w:r>
      <w:r w:rsidR="007C3CE1">
        <w:rPr>
          <w:sz w:val="20"/>
          <w:szCs w:val="20"/>
          <w:lang w:val="en-US"/>
        </w:rPr>
        <w:t>purely</w:t>
      </w:r>
      <w:r>
        <w:rPr>
          <w:sz w:val="20"/>
          <w:szCs w:val="20"/>
          <w:lang w:val="en-US"/>
        </w:rPr>
        <w:t xml:space="preserve"> want to test </w:t>
      </w:r>
      <w:r w:rsidR="00E33D3B">
        <w:rPr>
          <w:sz w:val="20"/>
          <w:szCs w:val="20"/>
          <w:lang w:val="en-US"/>
        </w:rPr>
        <w:t xml:space="preserve">recall </w:t>
      </w:r>
      <w:r w:rsidR="00734F72">
        <w:rPr>
          <w:sz w:val="20"/>
          <w:szCs w:val="20"/>
          <w:lang w:val="en-US"/>
        </w:rPr>
        <w:t>of</w:t>
      </w:r>
      <w:r w:rsidR="00E33D3B">
        <w:rPr>
          <w:sz w:val="20"/>
          <w:szCs w:val="20"/>
          <w:lang w:val="en-US"/>
        </w:rPr>
        <w:t xml:space="preserve"> </w:t>
      </w:r>
      <w:r>
        <w:rPr>
          <w:sz w:val="20"/>
          <w:szCs w:val="20"/>
          <w:lang w:val="en-US"/>
        </w:rPr>
        <w:t>episodic memory, i</w:t>
      </w:r>
      <w:r w:rsidR="00C32FF5">
        <w:rPr>
          <w:sz w:val="20"/>
          <w:szCs w:val="20"/>
          <w:lang w:val="en-US"/>
        </w:rPr>
        <w:t xml:space="preserve">t is not possible to </w:t>
      </w:r>
      <w:r w:rsidR="00B71F47">
        <w:rPr>
          <w:sz w:val="20"/>
          <w:szCs w:val="20"/>
          <w:lang w:val="en-US"/>
        </w:rPr>
        <w:t xml:space="preserve">draw strong conclusion </w:t>
      </w:r>
      <w:r w:rsidR="00C32FF5">
        <w:rPr>
          <w:sz w:val="20"/>
          <w:szCs w:val="20"/>
          <w:lang w:val="en-US"/>
        </w:rPr>
        <w:t>from these findings</w:t>
      </w:r>
      <w:r w:rsidR="00216793">
        <w:rPr>
          <w:sz w:val="20"/>
          <w:szCs w:val="20"/>
          <w:lang w:val="en-US"/>
        </w:rPr>
        <w:t xml:space="preserve"> </w:t>
      </w:r>
      <w:r w:rsidR="002B30E7">
        <w:rPr>
          <w:sz w:val="20"/>
          <w:szCs w:val="20"/>
          <w:lang w:val="en-US"/>
        </w:rPr>
        <w:t>as</w:t>
      </w:r>
      <w:r w:rsidR="00216793">
        <w:rPr>
          <w:sz w:val="20"/>
          <w:szCs w:val="20"/>
          <w:lang w:val="en-US"/>
        </w:rPr>
        <w:t xml:space="preserve"> </w:t>
      </w:r>
      <w:r>
        <w:rPr>
          <w:sz w:val="20"/>
          <w:szCs w:val="20"/>
          <w:lang w:val="en-US"/>
        </w:rPr>
        <w:t>they</w:t>
      </w:r>
      <w:r w:rsidR="00216793">
        <w:rPr>
          <w:sz w:val="20"/>
          <w:szCs w:val="20"/>
          <w:lang w:val="en-US"/>
        </w:rPr>
        <w:t xml:space="preserve"> </w:t>
      </w:r>
      <w:r w:rsidR="00CF3BBF">
        <w:rPr>
          <w:sz w:val="20"/>
          <w:szCs w:val="20"/>
          <w:lang w:val="en-US"/>
        </w:rPr>
        <w:t xml:space="preserve">explore various forms of </w:t>
      </w:r>
      <w:r>
        <w:rPr>
          <w:sz w:val="20"/>
          <w:szCs w:val="20"/>
          <w:lang w:val="en-US"/>
        </w:rPr>
        <w:t>memory that</w:t>
      </w:r>
      <w:r w:rsidR="00CF3BBF">
        <w:rPr>
          <w:sz w:val="20"/>
          <w:szCs w:val="20"/>
          <w:lang w:val="en-US"/>
        </w:rPr>
        <w:t xml:space="preserve"> rely on </w:t>
      </w:r>
      <w:r w:rsidR="002B30E7">
        <w:rPr>
          <w:sz w:val="20"/>
          <w:szCs w:val="20"/>
          <w:lang w:val="en-US"/>
        </w:rPr>
        <w:t xml:space="preserve">different </w:t>
      </w:r>
      <w:r w:rsidR="00CF3BBF">
        <w:rPr>
          <w:sz w:val="20"/>
          <w:szCs w:val="20"/>
          <w:lang w:val="en-US"/>
        </w:rPr>
        <w:t xml:space="preserve">neural structures. </w:t>
      </w:r>
      <w:r w:rsidR="00734F72">
        <w:rPr>
          <w:sz w:val="20"/>
          <w:szCs w:val="20"/>
          <w:lang w:val="en-US"/>
        </w:rPr>
        <w:t xml:space="preserve">Due to the HC primarily being responsible for episodic memory </w:t>
      </w:r>
      <w:r w:rsidR="00734F72">
        <w:rPr>
          <w:sz w:val="20"/>
          <w:szCs w:val="20"/>
          <w:lang w:val="en-US"/>
        </w:rPr>
        <w:fldChar w:fldCharType="begin"/>
      </w:r>
      <w:r w:rsidR="000E508F">
        <w:rPr>
          <w:sz w:val="20"/>
          <w:szCs w:val="20"/>
          <w:lang w:val="en-US"/>
        </w:rPr>
        <w:instrText xml:space="preserve"> ADDIN EN.CITE &lt;EndNote&gt;&lt;Cite&gt;&lt;Author&gt;Vargha-Khadem&lt;/Author&gt;&lt;Year&gt;1997&lt;/Year&gt;&lt;RecNum&gt;59&lt;/RecNum&gt;&lt;DisplayText&gt;[3]&lt;/DisplayText&gt;&lt;record&gt;&lt;rec-number&gt;59&lt;/rec-number&gt;&lt;foreign-keys&gt;&lt;key app="EN" db-id="sd9zedx5azzdvyepzt7vexvwarszpd9przxr" timestamp="1534252671"&gt;59&lt;/key&gt;&lt;/foreign-keys&gt;&lt;ref-type name="Journal Article"&gt;17&lt;/ref-type&gt;&lt;contributors&gt;&lt;authors&gt;&lt;author&gt;Vargha-Khadem, F.&lt;/author&gt;&lt;author&gt;Gadian, D. G.&lt;/author&gt;&lt;author&gt;Watkins, K. E.&lt;/author&gt;&lt;author&gt;Connelly, A.&lt;/author&gt;&lt;author&gt;Van Paesschen, W.&lt;/author&gt;&lt;author&gt;Mishkin, M.&lt;/author&gt;&lt;/authors&gt;&lt;/contributors&gt;&lt;auth-address&gt;Cognitive Neuroscience Unit, Institute of Child Health, University College London Medical School, Wolfson Centre, Mecklenburgh Square, London WC1N 2AP, UK. fkhadem@ich.ucl.ac.uk&lt;/auth-address&gt;&lt;titles&gt;&lt;title&gt;Differential effects of early hippocampal pathology on episodic and semantic memory&lt;/title&gt;&lt;secondary-title&gt;Science&lt;/secondary-title&gt;&lt;/titles&gt;&lt;periodical&gt;&lt;full-title&gt;Science&lt;/full-title&gt;&lt;/periodical&gt;&lt;pages&gt;376-80&lt;/pages&gt;&lt;volume&gt;277&lt;/volume&gt;&lt;number&gt;5324&lt;/number&gt;&lt;keywords&gt;&lt;keyword&gt;Adolescent&lt;/keyword&gt;&lt;keyword&gt;Adult&lt;/keyword&gt;&lt;keyword&gt;Amnesia/*pathology/physiopathology/psychology&lt;/keyword&gt;&lt;keyword&gt;Brain Mapping&lt;/keyword&gt;&lt;keyword&gt;Cerebral Cortex/pathology/physiopathology&lt;/keyword&gt;&lt;keyword&gt;Child&lt;/keyword&gt;&lt;keyword&gt;Female&lt;/keyword&gt;&lt;keyword&gt;Hippocampus/*pathology/physiopathology&lt;/keyword&gt;&lt;keyword&gt;Humans&lt;/keyword&gt;&lt;keyword&gt;Magnetic Resonance Imaging&lt;/keyword&gt;&lt;keyword&gt;Male&lt;/keyword&gt;&lt;keyword&gt;*Memory&lt;/keyword&gt;&lt;keyword&gt;Neuropsychological Tests&lt;/keyword&gt;&lt;keyword&gt;Temporal Lobe/pathology/physiopathology&lt;/keyword&gt;&lt;/keywords&gt;&lt;dates&gt;&lt;year&gt;1997&lt;/year&gt;&lt;pub-dates&gt;&lt;date&gt;Jul 18&lt;/date&gt;&lt;/pub-dates&gt;&lt;/dates&gt;&lt;isbn&gt;0036-8075 (Print)&amp;#xD;0036-8075 (Linking)&lt;/isbn&gt;&lt;accession-num&gt;9219696&lt;/accession-num&gt;&lt;urls&gt;&lt;related-urls&gt;&lt;url&gt;https://www.ncbi.nlm.nih.gov/pubmed/9219696&lt;/url&gt;&lt;/related-urls&gt;&lt;/urls&gt;&lt;/record&gt;&lt;/Cite&gt;&lt;/EndNote&gt;</w:instrText>
      </w:r>
      <w:r w:rsidR="00734F72">
        <w:rPr>
          <w:sz w:val="20"/>
          <w:szCs w:val="20"/>
          <w:lang w:val="en-US"/>
        </w:rPr>
        <w:fldChar w:fldCharType="separate"/>
      </w:r>
      <w:r w:rsidR="000E508F">
        <w:rPr>
          <w:noProof/>
          <w:sz w:val="20"/>
          <w:szCs w:val="20"/>
          <w:lang w:val="en-US"/>
        </w:rPr>
        <w:t>[3]</w:t>
      </w:r>
      <w:r w:rsidR="00734F72">
        <w:rPr>
          <w:sz w:val="20"/>
          <w:szCs w:val="20"/>
          <w:lang w:val="en-US"/>
        </w:rPr>
        <w:fldChar w:fldCharType="end"/>
      </w:r>
      <w:r w:rsidR="00734F72">
        <w:rPr>
          <w:sz w:val="20"/>
          <w:szCs w:val="20"/>
          <w:lang w:val="en-US"/>
        </w:rPr>
        <w:t>,</w:t>
      </w:r>
      <w:r w:rsidR="002B30E7">
        <w:rPr>
          <w:sz w:val="20"/>
          <w:szCs w:val="20"/>
          <w:lang w:val="en-US"/>
        </w:rPr>
        <w:t xml:space="preserve"> working memory </w:t>
      </w:r>
      <w:r w:rsidR="00220FC1">
        <w:rPr>
          <w:sz w:val="20"/>
          <w:szCs w:val="20"/>
          <w:lang w:val="en-US"/>
        </w:rPr>
        <w:t>is still intact after hippocampal damage</w:t>
      </w:r>
      <w:r w:rsidR="002B30E7">
        <w:rPr>
          <w:sz w:val="20"/>
          <w:szCs w:val="20"/>
          <w:lang w:val="en-US"/>
        </w:rPr>
        <w:t xml:space="preserve"> </w:t>
      </w:r>
      <w:r w:rsidR="005D5F4D">
        <w:rPr>
          <w:sz w:val="20"/>
          <w:szCs w:val="20"/>
          <w:lang w:val="en-US"/>
        </w:rPr>
        <w:fldChar w:fldCharType="begin">
          <w:fldData xml:space="preserve">PEVuZE5vdGU+PENpdGU+PEF1dGhvcj5KZW5lc29uPC9BdXRob3I+PFllYXI+MjAxMDwvWWVhcj48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</w:fldData>
        </w:fldChar>
      </w:r>
      <w:r w:rsidR="00503474">
        <w:rPr>
          <w:sz w:val="20"/>
          <w:szCs w:val="20"/>
          <w:lang w:val="en-US"/>
        </w:rPr>
        <w:instrText xml:space="preserve"> ADDIN EN.CITE </w:instrText>
      </w:r>
      <w:r w:rsidR="00503474">
        <w:rPr>
          <w:sz w:val="20"/>
          <w:szCs w:val="20"/>
          <w:lang w:val="en-US"/>
        </w:rPr>
        <w:fldChar w:fldCharType="begin">
          <w:fldData xml:space="preserve">PEVuZE5vdGU+PENpdGU+PEF1dGhvcj5KZW5lc29uPC9BdXRob3I+PFllYXI+MjAxMDwvWWVhcj48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</w:fldData>
        </w:fldChar>
      </w:r>
      <w:r w:rsidR="00503474">
        <w:rPr>
          <w:sz w:val="20"/>
          <w:szCs w:val="20"/>
          <w:lang w:val="en-US"/>
        </w:rPr>
        <w:instrText xml:space="preserve"> ADDIN EN.CITE.DATA </w:instrText>
      </w:r>
      <w:r w:rsidR="00503474">
        <w:rPr>
          <w:sz w:val="20"/>
          <w:szCs w:val="20"/>
          <w:lang w:val="en-US"/>
        </w:rPr>
      </w:r>
      <w:r w:rsidR="00503474">
        <w:rPr>
          <w:sz w:val="20"/>
          <w:szCs w:val="20"/>
          <w:lang w:val="en-US"/>
        </w:rPr>
        <w:fldChar w:fldCharType="end"/>
      </w:r>
      <w:r w:rsidR="005D5F4D">
        <w:rPr>
          <w:sz w:val="20"/>
          <w:szCs w:val="20"/>
          <w:lang w:val="en-US"/>
        </w:rPr>
      </w:r>
      <w:r w:rsidR="005D5F4D">
        <w:rPr>
          <w:sz w:val="20"/>
          <w:szCs w:val="20"/>
          <w:lang w:val="en-US"/>
        </w:rPr>
        <w:fldChar w:fldCharType="separate"/>
      </w:r>
      <w:r w:rsidR="00503474">
        <w:rPr>
          <w:noProof/>
          <w:sz w:val="20"/>
          <w:szCs w:val="20"/>
          <w:lang w:val="en-US"/>
        </w:rPr>
        <w:t>[26, 27]</w:t>
      </w:r>
      <w:r w:rsidR="005D5F4D">
        <w:rPr>
          <w:sz w:val="20"/>
          <w:szCs w:val="20"/>
          <w:lang w:val="en-US"/>
        </w:rPr>
        <w:fldChar w:fldCharType="end"/>
      </w:r>
      <w:r w:rsidR="00CF3BBF">
        <w:rPr>
          <w:sz w:val="20"/>
          <w:szCs w:val="20"/>
          <w:lang w:val="en-US"/>
        </w:rPr>
        <w:t xml:space="preserve">. Furthermore, </w:t>
      </w:r>
      <w:r w:rsidR="006414FF">
        <w:rPr>
          <w:sz w:val="20"/>
          <w:szCs w:val="20"/>
          <w:lang w:val="en-US"/>
        </w:rPr>
        <w:t>the different stages of episodic memory (encode, reca</w:t>
      </w:r>
      <w:r w:rsidR="00734F72">
        <w:rPr>
          <w:sz w:val="20"/>
          <w:szCs w:val="20"/>
          <w:lang w:val="en-US"/>
        </w:rPr>
        <w:t>ll, recognition</w:t>
      </w:r>
      <w:r w:rsidR="006414FF">
        <w:rPr>
          <w:sz w:val="20"/>
          <w:szCs w:val="20"/>
          <w:lang w:val="en-US"/>
        </w:rPr>
        <w:t>) activate neural structures</w:t>
      </w:r>
      <w:r w:rsidR="00C32FF5">
        <w:rPr>
          <w:sz w:val="20"/>
          <w:szCs w:val="20"/>
          <w:lang w:val="en-US"/>
        </w:rPr>
        <w:t xml:space="preserve"> </w:t>
      </w:r>
      <w:r w:rsidR="006052A4">
        <w:rPr>
          <w:sz w:val="20"/>
          <w:szCs w:val="20"/>
          <w:lang w:val="en-US"/>
        </w:rPr>
        <w:t xml:space="preserve">differently </w:t>
      </w:r>
      <w:r w:rsidR="00A16454">
        <w:rPr>
          <w:sz w:val="20"/>
          <w:szCs w:val="20"/>
          <w:lang w:val="en-US"/>
        </w:rPr>
        <w:fldChar w:fldCharType="begin">
          <w:fldData xml:space="preserve">PEVuZE5vdGU+PENpdGU+PEF1dGhvcj5FaWNoZW5iYXVtPC9BdXRob3I+PFllYXI+MjAwNzwvWWVh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</w:fldData>
        </w:fldChar>
      </w:r>
      <w:r w:rsidR="00503474">
        <w:rPr>
          <w:sz w:val="20"/>
          <w:szCs w:val="20"/>
          <w:lang w:val="en-US"/>
        </w:rPr>
        <w:instrText xml:space="preserve"> ADDIN EN.CITE </w:instrText>
      </w:r>
      <w:r w:rsidR="00503474">
        <w:rPr>
          <w:sz w:val="20"/>
          <w:szCs w:val="20"/>
          <w:lang w:val="en-US"/>
        </w:rPr>
        <w:fldChar w:fldCharType="begin">
          <w:fldData xml:space="preserve">PEVuZE5vdGU+PENpdGU+PEF1dGhvcj5FaWNoZW5iYXVtPC9BdXRob3I+PFllYXI+MjAwNzwvWWVh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</w:fldData>
        </w:fldChar>
      </w:r>
      <w:r w:rsidR="00503474">
        <w:rPr>
          <w:sz w:val="20"/>
          <w:szCs w:val="20"/>
          <w:lang w:val="en-US"/>
        </w:rPr>
        <w:instrText xml:space="preserve"> ADDIN EN.CITE.DATA </w:instrText>
      </w:r>
      <w:r w:rsidR="00503474">
        <w:rPr>
          <w:sz w:val="20"/>
          <w:szCs w:val="20"/>
          <w:lang w:val="en-US"/>
        </w:rPr>
      </w:r>
      <w:r w:rsidR="00503474">
        <w:rPr>
          <w:sz w:val="20"/>
          <w:szCs w:val="20"/>
          <w:lang w:val="en-US"/>
        </w:rPr>
        <w:fldChar w:fldCharType="end"/>
      </w:r>
      <w:r w:rsidR="00A16454">
        <w:rPr>
          <w:sz w:val="20"/>
          <w:szCs w:val="20"/>
          <w:lang w:val="en-US"/>
        </w:rPr>
      </w:r>
      <w:r w:rsidR="00A16454">
        <w:rPr>
          <w:sz w:val="20"/>
          <w:szCs w:val="20"/>
          <w:lang w:val="en-US"/>
        </w:rPr>
        <w:fldChar w:fldCharType="separate"/>
      </w:r>
      <w:r w:rsidR="00503474">
        <w:rPr>
          <w:noProof/>
          <w:sz w:val="20"/>
          <w:szCs w:val="20"/>
          <w:lang w:val="en-US"/>
        </w:rPr>
        <w:t>[28-31]</w:t>
      </w:r>
      <w:r w:rsidR="00A16454">
        <w:rPr>
          <w:sz w:val="20"/>
          <w:szCs w:val="20"/>
          <w:lang w:val="en-US"/>
        </w:rPr>
        <w:fldChar w:fldCharType="end"/>
      </w:r>
      <w:r w:rsidR="006414FF">
        <w:rPr>
          <w:sz w:val="20"/>
          <w:szCs w:val="20"/>
          <w:lang w:val="en-US"/>
        </w:rPr>
        <w:t xml:space="preserve">. Thereby, recall </w:t>
      </w:r>
      <w:r w:rsidR="004C0566">
        <w:rPr>
          <w:sz w:val="20"/>
          <w:szCs w:val="20"/>
          <w:lang w:val="en-US"/>
        </w:rPr>
        <w:t xml:space="preserve">is </w:t>
      </w:r>
      <w:r w:rsidR="00C26A16">
        <w:rPr>
          <w:sz w:val="20"/>
          <w:szCs w:val="20"/>
          <w:lang w:val="en-US"/>
        </w:rPr>
        <w:t>especially sensitive to hippocampal dysfunction</w:t>
      </w:r>
      <w:r w:rsidR="004C0566">
        <w:rPr>
          <w:sz w:val="20"/>
          <w:szCs w:val="20"/>
          <w:lang w:val="en-US"/>
        </w:rPr>
        <w:t xml:space="preserve"> as it is the most </w:t>
      </w:r>
      <w:r w:rsidR="0071548E">
        <w:rPr>
          <w:sz w:val="20"/>
          <w:szCs w:val="20"/>
          <w:lang w:val="en-US"/>
        </w:rPr>
        <w:t>challenging</w:t>
      </w:r>
      <w:r w:rsidR="007C3CD2">
        <w:rPr>
          <w:sz w:val="20"/>
          <w:szCs w:val="20"/>
          <w:lang w:val="en-US"/>
        </w:rPr>
        <w:t xml:space="preserve">. This </w:t>
      </w:r>
      <w:r w:rsidR="00216793">
        <w:rPr>
          <w:sz w:val="20"/>
          <w:szCs w:val="20"/>
          <w:lang w:val="en-US"/>
        </w:rPr>
        <w:t xml:space="preserve">could explain why studies of </w:t>
      </w:r>
      <w:r w:rsidR="005A5E83">
        <w:rPr>
          <w:sz w:val="20"/>
          <w:szCs w:val="20"/>
          <w:lang w:val="en-US"/>
        </w:rPr>
        <w:t>Erk and Kepa</w:t>
      </w:r>
      <w:r w:rsidR="00216793">
        <w:rPr>
          <w:sz w:val="20"/>
          <w:szCs w:val="20"/>
          <w:lang w:val="en-US"/>
        </w:rPr>
        <w:t xml:space="preserve"> found significant activation differences </w:t>
      </w:r>
      <w:r w:rsidR="009E6F88">
        <w:rPr>
          <w:sz w:val="20"/>
          <w:szCs w:val="20"/>
          <w:lang w:val="en-US"/>
        </w:rPr>
        <w:t xml:space="preserve">only during recall </w:t>
      </w:r>
      <w:r w:rsidR="00216793">
        <w:rPr>
          <w:sz w:val="20"/>
          <w:szCs w:val="20"/>
          <w:lang w:val="en-US"/>
        </w:rPr>
        <w:t xml:space="preserve">of face-profession-pairs </w:t>
      </w:r>
      <w:r w:rsidR="00734F72">
        <w:rPr>
          <w:sz w:val="20"/>
          <w:szCs w:val="20"/>
          <w:lang w:val="en-US"/>
        </w:rPr>
        <w:fldChar w:fldCharType="begin">
          <w:fldData xml:space="preserve">PEVuZE5vdGU+PENpdGU+PEF1dGhvcj5Fcms8L0F1dGhvcj48WWVhcj4yMDE0PC9ZZWFyPjxSZWNO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</w:fldData>
        </w:fldChar>
      </w:r>
      <w:r w:rsidR="00503474">
        <w:rPr>
          <w:sz w:val="20"/>
          <w:szCs w:val="20"/>
          <w:lang w:val="en-US"/>
        </w:rPr>
        <w:instrText xml:space="preserve"> ADDIN EN.CITE </w:instrText>
      </w:r>
      <w:r w:rsidR="00503474">
        <w:rPr>
          <w:sz w:val="20"/>
          <w:szCs w:val="20"/>
          <w:lang w:val="en-US"/>
        </w:rPr>
        <w:fldChar w:fldCharType="begin">
          <w:fldData xml:space="preserve">PEVuZE5vdGU+PENpdGU+PEF1dGhvcj5Fcms8L0F1dGhvcj48WWVhcj4yMDE0PC9ZZWFyPjxSZWNO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</w:fldData>
        </w:fldChar>
      </w:r>
      <w:r w:rsidR="00503474">
        <w:rPr>
          <w:sz w:val="20"/>
          <w:szCs w:val="20"/>
          <w:lang w:val="en-US"/>
        </w:rPr>
        <w:instrText xml:space="preserve"> ADDIN EN.CITE.DATA </w:instrText>
      </w:r>
      <w:r w:rsidR="00503474">
        <w:rPr>
          <w:sz w:val="20"/>
          <w:szCs w:val="20"/>
          <w:lang w:val="en-US"/>
        </w:rPr>
      </w:r>
      <w:r w:rsidR="00503474">
        <w:rPr>
          <w:sz w:val="20"/>
          <w:szCs w:val="20"/>
          <w:lang w:val="en-US"/>
        </w:rPr>
        <w:fldChar w:fldCharType="end"/>
      </w:r>
      <w:r w:rsidR="00734F72">
        <w:rPr>
          <w:sz w:val="20"/>
          <w:szCs w:val="20"/>
          <w:lang w:val="en-US"/>
        </w:rPr>
      </w:r>
      <w:r w:rsidR="00734F72">
        <w:rPr>
          <w:sz w:val="20"/>
          <w:szCs w:val="20"/>
          <w:lang w:val="en-US"/>
        </w:rPr>
        <w:fldChar w:fldCharType="separate"/>
      </w:r>
      <w:r w:rsidR="00503474">
        <w:rPr>
          <w:noProof/>
          <w:sz w:val="20"/>
          <w:szCs w:val="20"/>
          <w:lang w:val="en-US"/>
        </w:rPr>
        <w:t>[16, 18-20, 32]</w:t>
      </w:r>
      <w:r w:rsidR="00734F72">
        <w:rPr>
          <w:sz w:val="20"/>
          <w:szCs w:val="20"/>
          <w:lang w:val="en-US"/>
        </w:rPr>
        <w:fldChar w:fldCharType="end"/>
      </w:r>
      <w:r w:rsidR="00216793">
        <w:rPr>
          <w:sz w:val="20"/>
          <w:szCs w:val="20"/>
          <w:lang w:val="en-US"/>
        </w:rPr>
        <w:t>.</w:t>
      </w:r>
    </w:p>
    <w:p w14:paraId="17C0063D" w14:textId="194D1771" w:rsidR="00731949" w:rsidRPr="00731949" w:rsidRDefault="005A5E83" w:rsidP="00731949">
      <w:p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While task</w:t>
      </w:r>
      <w:r w:rsidR="002232BC">
        <w:rPr>
          <w:sz w:val="20"/>
          <w:szCs w:val="20"/>
          <w:lang w:val="en-US"/>
        </w:rPr>
        <w:t xml:space="preserve"> activation studies are scarce,</w:t>
      </w:r>
      <w:r w:rsidR="00347FAD">
        <w:rPr>
          <w:sz w:val="20"/>
          <w:szCs w:val="20"/>
          <w:lang w:val="en-US"/>
        </w:rPr>
        <w:t xml:space="preserve"> t</w:t>
      </w:r>
      <w:r w:rsidR="00731949" w:rsidRPr="00731949">
        <w:rPr>
          <w:sz w:val="20"/>
          <w:szCs w:val="20"/>
          <w:lang w:val="en-US"/>
        </w:rPr>
        <w:t xml:space="preserve">here is compiling evidence that ADM is able to increase HC neurogenesis and protect its integrity in animal studies </w:t>
      </w:r>
      <w:r w:rsidR="00731949" w:rsidRPr="00731949">
        <w:rPr>
          <w:sz w:val="20"/>
          <w:szCs w:val="20"/>
          <w:lang w:val="en-US"/>
        </w:rPr>
        <w:fldChar w:fldCharType="begin">
          <w:fldData xml:space="preserve">PEVuZE5vdGU+PENpdGU+PEF1dGhvcj5NYWNRdWVlbjwvQXV0aG9yPjxZZWFyPjIwMTE8L1llYXI+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</w:fldData>
        </w:fldChar>
      </w:r>
      <w:r w:rsidR="00503474">
        <w:rPr>
          <w:sz w:val="20"/>
          <w:szCs w:val="20"/>
          <w:lang w:val="en-US"/>
        </w:rPr>
        <w:instrText xml:space="preserve"> ADDIN EN.CITE </w:instrText>
      </w:r>
      <w:r w:rsidR="00503474">
        <w:rPr>
          <w:sz w:val="20"/>
          <w:szCs w:val="20"/>
          <w:lang w:val="en-US"/>
        </w:rPr>
        <w:fldChar w:fldCharType="begin">
          <w:fldData xml:space="preserve">PEVuZE5vdGU+PENpdGU+PEF1dGhvcj5NYWNRdWVlbjwvQXV0aG9yPjxZZWFyPjIwMTE8L1llYXI+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</w:fldData>
        </w:fldChar>
      </w:r>
      <w:r w:rsidR="00503474">
        <w:rPr>
          <w:sz w:val="20"/>
          <w:szCs w:val="20"/>
          <w:lang w:val="en-US"/>
        </w:rPr>
        <w:instrText xml:space="preserve"> ADDIN EN.CITE.DATA </w:instrText>
      </w:r>
      <w:r w:rsidR="00503474">
        <w:rPr>
          <w:sz w:val="20"/>
          <w:szCs w:val="20"/>
          <w:lang w:val="en-US"/>
        </w:rPr>
      </w:r>
      <w:r w:rsidR="00503474">
        <w:rPr>
          <w:sz w:val="20"/>
          <w:szCs w:val="20"/>
          <w:lang w:val="en-US"/>
        </w:rPr>
        <w:fldChar w:fldCharType="end"/>
      </w:r>
      <w:r w:rsidR="00731949" w:rsidRPr="00731949">
        <w:rPr>
          <w:sz w:val="20"/>
          <w:szCs w:val="20"/>
          <w:lang w:val="en-US"/>
        </w:rPr>
      </w:r>
      <w:r w:rsidR="00731949" w:rsidRPr="00731949">
        <w:rPr>
          <w:sz w:val="20"/>
          <w:szCs w:val="20"/>
          <w:lang w:val="en-US"/>
        </w:rPr>
        <w:fldChar w:fldCharType="separate"/>
      </w:r>
      <w:r w:rsidR="00503474">
        <w:rPr>
          <w:noProof/>
          <w:sz w:val="20"/>
          <w:szCs w:val="20"/>
          <w:lang w:val="en-US"/>
        </w:rPr>
        <w:t>[33, 34]</w:t>
      </w:r>
      <w:r w:rsidR="00731949" w:rsidRPr="00731949">
        <w:rPr>
          <w:sz w:val="20"/>
          <w:szCs w:val="20"/>
          <w:lang w:val="en-US"/>
        </w:rPr>
        <w:fldChar w:fldCharType="end"/>
      </w:r>
      <w:r w:rsidR="00731949" w:rsidRPr="00731949">
        <w:rPr>
          <w:sz w:val="20"/>
          <w:szCs w:val="20"/>
          <w:lang w:val="en-US"/>
        </w:rPr>
        <w:t>. Kepa et al. (2017)</w:t>
      </w:r>
      <w:r w:rsidR="00731949" w:rsidRPr="00731949">
        <w:rPr>
          <w:sz w:val="20"/>
          <w:szCs w:val="20"/>
          <w:lang w:val="en-US"/>
        </w:rPr>
        <w:fldChar w:fldCharType="begin">
          <w:fldData xml:space="preserve">PEVuZE5vdGU+PENpdGUgSGlkZGVuPSIxIj48QXV0aG9yPktlcGE8L0F1dGhvcj48WWVhcj4yMDE3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</w:fldData>
        </w:fldChar>
      </w:r>
      <w:r w:rsidR="00731949" w:rsidRPr="00731949">
        <w:rPr>
          <w:sz w:val="20"/>
          <w:szCs w:val="20"/>
          <w:lang w:val="en-US"/>
        </w:rPr>
        <w:instrText xml:space="preserve"> ADDIN EN.CITE </w:instrText>
      </w:r>
      <w:r w:rsidR="00731949" w:rsidRPr="00731949">
        <w:rPr>
          <w:sz w:val="20"/>
          <w:szCs w:val="20"/>
          <w:lang w:val="en-US"/>
        </w:rPr>
        <w:fldChar w:fldCharType="begin">
          <w:fldData xml:space="preserve">PEVuZE5vdGU+PENpdGUgSGlkZGVuPSIxIj48QXV0aG9yPktlcGE8L0F1dGhvcj48WWVhcj4yMDE3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</w:fldData>
        </w:fldChar>
      </w:r>
      <w:r w:rsidR="00731949" w:rsidRPr="00731949">
        <w:rPr>
          <w:sz w:val="20"/>
          <w:szCs w:val="20"/>
          <w:lang w:val="en-US"/>
        </w:rPr>
        <w:instrText xml:space="preserve"> ADDIN EN.CITE.DATA </w:instrText>
      </w:r>
      <w:r w:rsidR="00731949" w:rsidRPr="00731949">
        <w:rPr>
          <w:sz w:val="20"/>
          <w:szCs w:val="20"/>
          <w:lang w:val="en-US"/>
        </w:rPr>
      </w:r>
      <w:r w:rsidR="00731949" w:rsidRPr="00731949">
        <w:rPr>
          <w:sz w:val="20"/>
          <w:szCs w:val="20"/>
          <w:lang w:val="en-US"/>
        </w:rPr>
        <w:fldChar w:fldCharType="end"/>
      </w:r>
      <w:r w:rsidR="00731949" w:rsidRPr="00731949">
        <w:rPr>
          <w:sz w:val="20"/>
          <w:szCs w:val="20"/>
          <w:lang w:val="en-US"/>
        </w:rPr>
      </w:r>
      <w:r w:rsidR="00731949" w:rsidRPr="00731949">
        <w:rPr>
          <w:sz w:val="20"/>
          <w:szCs w:val="20"/>
          <w:lang w:val="en-US"/>
        </w:rPr>
        <w:fldChar w:fldCharType="end"/>
      </w:r>
      <w:r w:rsidR="00731949" w:rsidRPr="00731949">
        <w:rPr>
          <w:sz w:val="20"/>
          <w:szCs w:val="20"/>
          <w:lang w:val="en-US"/>
        </w:rPr>
        <w:t xml:space="preserve"> found increased HC activity in healthy controls with MYT1L (a brain-specific transcription factor that is required for neurogenesis) during recall of previously encoded face-profession-pairs compared to controls. We assume that ADM can also elevate HC activity </w:t>
      </w:r>
      <w:r w:rsidR="002232BC">
        <w:rPr>
          <w:sz w:val="20"/>
          <w:szCs w:val="20"/>
          <w:lang w:val="en-US"/>
        </w:rPr>
        <w:t xml:space="preserve">through increasing neurogenesis and therefore </w:t>
      </w:r>
      <w:r w:rsidR="00506D99">
        <w:rPr>
          <w:sz w:val="20"/>
          <w:szCs w:val="20"/>
          <w:lang w:val="en-US"/>
        </w:rPr>
        <w:t>result in cognitive improvements.</w:t>
      </w:r>
    </w:p>
    <w:p w14:paraId="18A43D8F" w14:textId="2A568DFF" w:rsidR="007D5B1B" w:rsidRPr="008D0E9C" w:rsidRDefault="00C66AE8" w:rsidP="008D0E9C">
      <w:p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As there are</w:t>
      </w:r>
      <w:r w:rsidR="00961387">
        <w:rPr>
          <w:sz w:val="20"/>
          <w:szCs w:val="20"/>
          <w:lang w:val="en-US"/>
        </w:rPr>
        <w:t xml:space="preserve"> </w:t>
      </w:r>
      <w:r w:rsidR="005B7939">
        <w:rPr>
          <w:sz w:val="20"/>
          <w:szCs w:val="20"/>
          <w:lang w:val="en-US"/>
        </w:rPr>
        <w:t xml:space="preserve">– to our knowledge – </w:t>
      </w:r>
      <w:r>
        <w:rPr>
          <w:sz w:val="20"/>
          <w:szCs w:val="20"/>
          <w:lang w:val="en-US"/>
        </w:rPr>
        <w:t xml:space="preserve">no </w:t>
      </w:r>
      <w:r w:rsidR="005B7939">
        <w:rPr>
          <w:sz w:val="20"/>
          <w:szCs w:val="20"/>
          <w:lang w:val="en-US"/>
        </w:rPr>
        <w:t xml:space="preserve">fMRI </w:t>
      </w:r>
      <w:r>
        <w:rPr>
          <w:sz w:val="20"/>
          <w:szCs w:val="20"/>
          <w:lang w:val="en-US"/>
        </w:rPr>
        <w:t xml:space="preserve">studies on discontinuation effects </w:t>
      </w:r>
      <w:r w:rsidR="00C336B8">
        <w:rPr>
          <w:sz w:val="20"/>
          <w:szCs w:val="20"/>
          <w:lang w:val="en-US"/>
        </w:rPr>
        <w:t>in cogniti</w:t>
      </w:r>
      <w:r w:rsidR="005B7939">
        <w:rPr>
          <w:sz w:val="20"/>
          <w:szCs w:val="20"/>
          <w:lang w:val="en-US"/>
        </w:rPr>
        <w:t xml:space="preserve">ve performance, </w:t>
      </w:r>
      <w:r w:rsidR="00C336B8">
        <w:rPr>
          <w:sz w:val="20"/>
          <w:szCs w:val="20"/>
          <w:lang w:val="en-US"/>
        </w:rPr>
        <w:t>w</w:t>
      </w:r>
      <w:r w:rsidR="007D4870" w:rsidRPr="00B53CCE">
        <w:rPr>
          <w:sz w:val="20"/>
          <w:szCs w:val="20"/>
          <w:lang w:val="en-US"/>
        </w:rPr>
        <w:t xml:space="preserve">e hypothesize that </w:t>
      </w:r>
      <w:r w:rsidR="00930584">
        <w:rPr>
          <w:sz w:val="20"/>
          <w:szCs w:val="20"/>
          <w:lang w:val="en-US"/>
        </w:rPr>
        <w:t>by</w:t>
      </w:r>
      <w:r w:rsidR="007D4870" w:rsidRPr="00B53CCE">
        <w:rPr>
          <w:sz w:val="20"/>
          <w:szCs w:val="20"/>
          <w:lang w:val="en-US"/>
        </w:rPr>
        <w:t xml:space="preserve"> discontinuation we will observe the reverse effects of </w:t>
      </w:r>
      <w:r w:rsidR="00974348" w:rsidRPr="00B53CCE">
        <w:rPr>
          <w:sz w:val="20"/>
          <w:szCs w:val="20"/>
          <w:lang w:val="en-US"/>
        </w:rPr>
        <w:t>ADM</w:t>
      </w:r>
      <w:r w:rsidR="007D4870" w:rsidRPr="00B53CCE">
        <w:rPr>
          <w:sz w:val="20"/>
          <w:szCs w:val="20"/>
          <w:lang w:val="en-US"/>
        </w:rPr>
        <w:t xml:space="preserve"> described in the literature due to abolishing the protective effects of antidepressants:</w:t>
      </w:r>
    </w:p>
    <w:p w14:paraId="57D8A140" w14:textId="77777777" w:rsidR="007D5B1B" w:rsidRPr="007D5B1B" w:rsidRDefault="007D5B1B" w:rsidP="007D5B1B">
      <w:pPr>
        <w:spacing w:after="0"/>
        <w:ind w:left="360"/>
        <w:rPr>
          <w:sz w:val="20"/>
          <w:szCs w:val="20"/>
          <w:lang w:val="en-US"/>
        </w:rPr>
      </w:pPr>
    </w:p>
    <w:p w14:paraId="5EC07E5B" w14:textId="10FD4D65" w:rsidR="00CF48B1" w:rsidRPr="00E8775A" w:rsidRDefault="00940A54" w:rsidP="005C25AA">
      <w:pPr>
        <w:pStyle w:val="Listenabsatz"/>
        <w:numPr>
          <w:ilvl w:val="0"/>
          <w:numId w:val="1"/>
        </w:numPr>
        <w:spacing w:after="0"/>
        <w:rPr>
          <w:sz w:val="20"/>
          <w:szCs w:val="20"/>
          <w:lang w:val="en-US"/>
        </w:rPr>
      </w:pPr>
      <w:r>
        <w:rPr>
          <w:b/>
          <w:sz w:val="20"/>
          <w:szCs w:val="20"/>
          <w:lang w:val="en-US"/>
        </w:rPr>
        <w:t>Main hypothesis (</w:t>
      </w:r>
      <w:r w:rsidR="002762CB" w:rsidRPr="0005448D">
        <w:rPr>
          <w:b/>
          <w:sz w:val="20"/>
          <w:szCs w:val="20"/>
          <w:lang w:val="en-US"/>
        </w:rPr>
        <w:t>Depression t</w:t>
      </w:r>
      <w:r w:rsidR="000B7923" w:rsidRPr="0005448D">
        <w:rPr>
          <w:b/>
          <w:sz w:val="20"/>
          <w:szCs w:val="20"/>
          <w:lang w:val="en-US"/>
        </w:rPr>
        <w:t>rait</w:t>
      </w:r>
      <w:r w:rsidR="007D4870" w:rsidRPr="0005448D">
        <w:rPr>
          <w:b/>
          <w:sz w:val="20"/>
          <w:szCs w:val="20"/>
          <w:lang w:val="en-US"/>
        </w:rPr>
        <w:t xml:space="preserve"> hypothesis</w:t>
      </w:r>
      <w:r>
        <w:rPr>
          <w:b/>
          <w:sz w:val="20"/>
          <w:szCs w:val="20"/>
          <w:lang w:val="en-US"/>
        </w:rPr>
        <w:t>)</w:t>
      </w:r>
      <w:r w:rsidR="007D4870" w:rsidRPr="0005448D">
        <w:rPr>
          <w:sz w:val="20"/>
          <w:szCs w:val="20"/>
          <w:lang w:val="en-US"/>
        </w:rPr>
        <w:t xml:space="preserve">: </w:t>
      </w:r>
      <w:r w:rsidR="00752F9F" w:rsidRPr="0005448D">
        <w:rPr>
          <w:sz w:val="20"/>
          <w:szCs w:val="20"/>
          <w:lang w:val="en-US"/>
        </w:rPr>
        <w:t xml:space="preserve"> Due to losing the protective effects of ADM,</w:t>
      </w:r>
      <w:r w:rsidR="0005448D" w:rsidRPr="0005448D">
        <w:rPr>
          <w:sz w:val="20"/>
          <w:szCs w:val="20"/>
          <w:lang w:val="en-US"/>
        </w:rPr>
        <w:t xml:space="preserve"> remitted patients will sho</w:t>
      </w:r>
      <w:r w:rsidR="00825BAA">
        <w:rPr>
          <w:sz w:val="20"/>
          <w:szCs w:val="20"/>
          <w:lang w:val="en-US"/>
        </w:rPr>
        <w:t xml:space="preserve">w a depression-like pattern. </w:t>
      </w:r>
      <w:r w:rsidR="00752F9F" w:rsidRPr="0005448D">
        <w:rPr>
          <w:sz w:val="20"/>
          <w:szCs w:val="20"/>
          <w:lang w:val="en-US"/>
        </w:rPr>
        <w:t>Therefore, task-related activation in bilateral HC and pg/sgACC will decrease even more after an</w:t>
      </w:r>
      <w:r w:rsidR="00C20FCF">
        <w:rPr>
          <w:sz w:val="20"/>
          <w:szCs w:val="20"/>
          <w:lang w:val="en-US"/>
        </w:rPr>
        <w:t xml:space="preserve">tidepressant discontinuation. </w:t>
      </w:r>
      <w:r w:rsidR="00BD29D0">
        <w:rPr>
          <w:sz w:val="20"/>
          <w:szCs w:val="20"/>
          <w:lang w:val="en-US"/>
        </w:rPr>
        <w:t>Furthermore</w:t>
      </w:r>
      <w:r w:rsidR="00752F9F" w:rsidRPr="0005448D">
        <w:rPr>
          <w:sz w:val="20"/>
          <w:szCs w:val="20"/>
          <w:lang w:val="en-US"/>
        </w:rPr>
        <w:t xml:space="preserve">, compensatory </w:t>
      </w:r>
      <w:r w:rsidR="008449F7">
        <w:rPr>
          <w:sz w:val="20"/>
          <w:szCs w:val="20"/>
          <w:lang w:val="en-US"/>
        </w:rPr>
        <w:t>(</w:t>
      </w:r>
      <w:r w:rsidR="00752F9F" w:rsidRPr="0005448D">
        <w:rPr>
          <w:sz w:val="20"/>
          <w:szCs w:val="20"/>
          <w:lang w:val="en-US"/>
        </w:rPr>
        <w:t>increased</w:t>
      </w:r>
      <w:r w:rsidR="008449F7">
        <w:rPr>
          <w:sz w:val="20"/>
          <w:szCs w:val="20"/>
          <w:lang w:val="en-US"/>
        </w:rPr>
        <w:t>)</w:t>
      </w:r>
      <w:r w:rsidR="00752F9F" w:rsidRPr="0005448D">
        <w:rPr>
          <w:sz w:val="20"/>
          <w:szCs w:val="20"/>
          <w:lang w:val="en-US"/>
        </w:rPr>
        <w:t xml:space="preserve"> </w:t>
      </w:r>
      <w:r w:rsidR="00B71F47">
        <w:rPr>
          <w:sz w:val="20"/>
          <w:szCs w:val="20"/>
          <w:lang w:val="en-US"/>
        </w:rPr>
        <w:t>dlPFC</w:t>
      </w:r>
      <w:r w:rsidR="00752F9F" w:rsidRPr="0005448D">
        <w:rPr>
          <w:sz w:val="20"/>
          <w:szCs w:val="20"/>
          <w:lang w:val="en-US"/>
        </w:rPr>
        <w:t xml:space="preserve"> activation will decrease or stay the same after discontinuation</w:t>
      </w:r>
      <w:r w:rsidR="002762CB" w:rsidRPr="0005448D">
        <w:rPr>
          <w:sz w:val="20"/>
          <w:szCs w:val="20"/>
          <w:lang w:val="en-US"/>
        </w:rPr>
        <w:br/>
      </w:r>
    </w:p>
    <w:p w14:paraId="35F3291E" w14:textId="1BF921A3" w:rsidR="006C1A6C" w:rsidRPr="00CF48B1" w:rsidRDefault="006C1A6C" w:rsidP="00D968F4">
      <w:pPr>
        <w:pStyle w:val="Listenabsatz"/>
        <w:numPr>
          <w:ilvl w:val="1"/>
          <w:numId w:val="1"/>
        </w:numPr>
        <w:spacing w:after="0"/>
        <w:rPr>
          <w:sz w:val="20"/>
          <w:szCs w:val="20"/>
        </w:rPr>
      </w:pPr>
      <w:r w:rsidRPr="00CF48B1">
        <w:rPr>
          <w:sz w:val="20"/>
          <w:szCs w:val="20"/>
        </w:rPr>
        <w:t xml:space="preserve">ME </w:t>
      </w:r>
      <w:r w:rsidR="003727D9">
        <w:rPr>
          <w:sz w:val="20"/>
          <w:szCs w:val="20"/>
        </w:rPr>
        <w:t>R</w:t>
      </w:r>
      <w:r w:rsidRPr="00CF48B1">
        <w:rPr>
          <w:sz w:val="20"/>
          <w:szCs w:val="20"/>
        </w:rPr>
        <w:t xml:space="preserve">ecall </w:t>
      </w:r>
      <w:r w:rsidR="00D968F4">
        <w:rPr>
          <w:sz w:val="20"/>
          <w:szCs w:val="20"/>
        </w:rPr>
        <w:t>(HC, pg/sgACC</w:t>
      </w:r>
      <w:r w:rsidRPr="00CF48B1">
        <w:rPr>
          <w:sz w:val="20"/>
          <w:szCs w:val="20"/>
        </w:rPr>
        <w:t>)</w:t>
      </w:r>
      <w:r w:rsidRPr="00CF48B1">
        <w:rPr>
          <w:sz w:val="20"/>
          <w:szCs w:val="20"/>
        </w:rPr>
        <w:tab/>
      </w:r>
      <w:r w:rsidRPr="00CF48B1">
        <w:rPr>
          <w:sz w:val="20"/>
          <w:szCs w:val="20"/>
        </w:rPr>
        <w:tab/>
      </w:r>
      <w:r w:rsidR="00D968F4">
        <w:rPr>
          <w:sz w:val="20"/>
          <w:szCs w:val="20"/>
        </w:rPr>
        <w:tab/>
      </w:r>
      <w:r w:rsidRPr="00CF48B1">
        <w:rPr>
          <w:sz w:val="20"/>
          <w:szCs w:val="20"/>
        </w:rPr>
        <w:t xml:space="preserve">12W (T1=T2) &gt; 1W2 (T1&gt;T2)  </w:t>
      </w:r>
      <w:r w:rsidR="00D968F4">
        <w:rPr>
          <w:sz w:val="20"/>
          <w:szCs w:val="20"/>
        </w:rPr>
        <w:br/>
      </w:r>
      <w:r w:rsidR="00D968F4" w:rsidRPr="00CF48B1">
        <w:rPr>
          <w:sz w:val="20"/>
          <w:szCs w:val="20"/>
        </w:rPr>
        <w:t xml:space="preserve">ME </w:t>
      </w:r>
      <w:r w:rsidR="003727D9">
        <w:rPr>
          <w:sz w:val="20"/>
          <w:szCs w:val="20"/>
        </w:rPr>
        <w:t>R</w:t>
      </w:r>
      <w:r w:rsidR="00D968F4" w:rsidRPr="00CF48B1">
        <w:rPr>
          <w:sz w:val="20"/>
          <w:szCs w:val="20"/>
        </w:rPr>
        <w:t xml:space="preserve">ecall </w:t>
      </w:r>
      <w:r w:rsidR="00D968F4">
        <w:rPr>
          <w:sz w:val="20"/>
          <w:szCs w:val="20"/>
        </w:rPr>
        <w:t>(</w:t>
      </w:r>
      <w:r w:rsidR="00B71F47">
        <w:rPr>
          <w:sz w:val="20"/>
          <w:szCs w:val="20"/>
        </w:rPr>
        <w:t>dlPFC</w:t>
      </w:r>
      <w:r w:rsidR="00D968F4" w:rsidRPr="00CF48B1">
        <w:rPr>
          <w:sz w:val="20"/>
          <w:szCs w:val="20"/>
        </w:rPr>
        <w:t>)</w:t>
      </w:r>
      <w:r w:rsidR="00EE19CA">
        <w:rPr>
          <w:sz w:val="20"/>
          <w:szCs w:val="20"/>
        </w:rPr>
        <w:tab/>
      </w:r>
      <w:r w:rsidR="00D968F4" w:rsidRPr="00CF48B1">
        <w:rPr>
          <w:sz w:val="20"/>
          <w:szCs w:val="20"/>
        </w:rPr>
        <w:tab/>
      </w:r>
      <w:r w:rsidR="00D968F4" w:rsidRPr="00CF48B1">
        <w:rPr>
          <w:sz w:val="20"/>
          <w:szCs w:val="20"/>
        </w:rPr>
        <w:tab/>
        <w:t>12W (T1=T2) &gt;</w:t>
      </w:r>
      <w:r w:rsidR="00D968F4">
        <w:rPr>
          <w:sz w:val="20"/>
          <w:szCs w:val="20"/>
        </w:rPr>
        <w:t>/=</w:t>
      </w:r>
      <w:r w:rsidR="00D968F4" w:rsidRPr="00CF48B1">
        <w:rPr>
          <w:sz w:val="20"/>
          <w:szCs w:val="20"/>
        </w:rPr>
        <w:t xml:space="preserve"> 1W2 (T1&gt;</w:t>
      </w:r>
      <w:r w:rsidR="00D968F4">
        <w:rPr>
          <w:sz w:val="20"/>
          <w:szCs w:val="20"/>
        </w:rPr>
        <w:t>/=</w:t>
      </w:r>
      <w:r w:rsidR="00D968F4" w:rsidRPr="00CF48B1">
        <w:rPr>
          <w:sz w:val="20"/>
          <w:szCs w:val="20"/>
        </w:rPr>
        <w:t>T2)</w:t>
      </w:r>
    </w:p>
    <w:p w14:paraId="153EE5B3" w14:textId="77777777" w:rsidR="00FB1187" w:rsidRDefault="009625EA" w:rsidP="00FB1187">
      <w:pPr>
        <w:pStyle w:val="Listenabsatz"/>
        <w:numPr>
          <w:ilvl w:val="2"/>
          <w:numId w:val="1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 xml:space="preserve">2 x 2 Design (group x time) </w:t>
      </w:r>
      <w:r w:rsidR="00FB1187" w:rsidRPr="00FB1187">
        <w:rPr>
          <w:lang w:val="en-US"/>
        </w:rPr>
        <w:t xml:space="preserve"> </w:t>
      </w:r>
    </w:p>
    <w:p w14:paraId="4D26272C" w14:textId="62C9AF87" w:rsidR="009915AE" w:rsidRPr="004C767B" w:rsidRDefault="004C767B" w:rsidP="00FB1187">
      <w:pPr>
        <w:pStyle w:val="Listenabsatz"/>
        <w:numPr>
          <w:ilvl w:val="2"/>
          <w:numId w:val="1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Two-sample t-tests, F-tests</w:t>
      </w:r>
    </w:p>
    <w:p w14:paraId="4BB98F30" w14:textId="30F8EF0F" w:rsidR="009915AE" w:rsidRDefault="00E22796" w:rsidP="00C21FB7">
      <w:pPr>
        <w:pStyle w:val="Listenabsatz"/>
        <w:numPr>
          <w:ilvl w:val="2"/>
          <w:numId w:val="1"/>
        </w:numPr>
        <w:rPr>
          <w:sz w:val="20"/>
          <w:szCs w:val="20"/>
          <w:lang w:val="en-US"/>
        </w:rPr>
      </w:pPr>
      <w:r>
        <w:rPr>
          <w:rFonts w:cs="Tahoma"/>
          <w:color w:val="000000"/>
          <w:sz w:val="20"/>
          <w:szCs w:val="20"/>
          <w:lang w:val="en-US"/>
        </w:rPr>
        <w:t>FDR</w:t>
      </w:r>
      <w:r w:rsidR="009915AE" w:rsidRPr="00B53CCE">
        <w:rPr>
          <w:rFonts w:cs="Tahoma"/>
          <w:color w:val="000000"/>
          <w:sz w:val="20"/>
          <w:szCs w:val="20"/>
          <w:lang w:val="en-US"/>
        </w:rPr>
        <w:t xml:space="preserve">-corrected activations </w:t>
      </w:r>
      <w:r w:rsidR="009915AE" w:rsidRPr="00B53CCE">
        <w:rPr>
          <w:sz w:val="20"/>
          <w:szCs w:val="20"/>
          <w:lang w:val="en-US"/>
        </w:rPr>
        <w:t>(p &lt; 0.05)</w:t>
      </w:r>
      <w:r w:rsidR="009915AE" w:rsidRPr="00B53CCE">
        <w:rPr>
          <w:rFonts w:cs="Tahoma"/>
          <w:color w:val="000000"/>
          <w:sz w:val="20"/>
          <w:szCs w:val="20"/>
          <w:lang w:val="en-US"/>
        </w:rPr>
        <w:t xml:space="preserve"> in </w:t>
      </w:r>
      <w:r w:rsidR="009915AE" w:rsidRPr="00B53CCE">
        <w:rPr>
          <w:i/>
          <w:sz w:val="20"/>
          <w:szCs w:val="20"/>
          <w:lang w:val="en-US"/>
        </w:rPr>
        <w:t>a priori</w:t>
      </w:r>
      <w:r w:rsidR="009915AE" w:rsidRPr="00B53CCE">
        <w:rPr>
          <w:sz w:val="20"/>
          <w:szCs w:val="20"/>
          <w:lang w:val="en-US"/>
        </w:rPr>
        <w:t xml:space="preserve"> defined ROIs</w:t>
      </w:r>
    </w:p>
    <w:p w14:paraId="368D4E75" w14:textId="77777777" w:rsidR="004C767B" w:rsidRPr="00FB1187" w:rsidRDefault="004C767B" w:rsidP="004C767B">
      <w:pPr>
        <w:pStyle w:val="Listenabsatz"/>
        <w:numPr>
          <w:ilvl w:val="2"/>
          <w:numId w:val="1"/>
        </w:numPr>
        <w:rPr>
          <w:sz w:val="20"/>
          <w:szCs w:val="20"/>
          <w:lang w:val="en-US"/>
        </w:rPr>
      </w:pPr>
      <w:r w:rsidRPr="008D0E9C">
        <w:rPr>
          <w:sz w:val="20"/>
          <w:szCs w:val="20"/>
          <w:lang w:val="en"/>
        </w:rPr>
        <w:t xml:space="preserve">Possible covariates to explain variance: </w:t>
      </w:r>
      <w:r w:rsidRPr="008D0E9C">
        <w:rPr>
          <w:rFonts w:cs="Tahoma"/>
          <w:color w:val="000000"/>
          <w:sz w:val="20"/>
          <w:szCs w:val="20"/>
          <w:lang w:val="en-US"/>
        </w:rPr>
        <w:t>age, gender, site</w:t>
      </w:r>
    </w:p>
    <w:p w14:paraId="726447F8" w14:textId="74FA85AE" w:rsidR="00C07658" w:rsidRPr="005F5CEB" w:rsidRDefault="005F5CEB" w:rsidP="005F5CEB">
      <w:pPr>
        <w:ind w:left="12" w:firstLine="708"/>
        <w:rPr>
          <w:sz w:val="20"/>
          <w:szCs w:val="20"/>
          <w:lang w:val="en-US"/>
        </w:rPr>
      </w:pPr>
      <w:r>
        <w:rPr>
          <w:noProof/>
          <w:lang w:eastAsia="de-DE"/>
        </w:rPr>
        <w:drawing>
          <wp:inline distT="0" distB="0" distL="0" distR="0" wp14:anchorId="780639B3" wp14:editId="497798F8">
            <wp:extent cx="5617029" cy="2673749"/>
            <wp:effectExtent l="0" t="0" r="3175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67677" cy="27454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E6DF9E" w14:textId="060741FE" w:rsidR="00135AAD" w:rsidRDefault="00135AAD" w:rsidP="00135AAD">
      <w:pPr>
        <w:rPr>
          <w:sz w:val="20"/>
          <w:szCs w:val="20"/>
          <w:lang w:val="en-US"/>
        </w:rPr>
      </w:pPr>
    </w:p>
    <w:p w14:paraId="5D1A14EC" w14:textId="5933DAE3" w:rsidR="009D210F" w:rsidRPr="001A43AE" w:rsidRDefault="00940A54" w:rsidP="001A43AE">
      <w:pPr>
        <w:pStyle w:val="Listenabsatz"/>
        <w:numPr>
          <w:ilvl w:val="0"/>
          <w:numId w:val="1"/>
        </w:numPr>
        <w:spacing w:after="0"/>
        <w:rPr>
          <w:sz w:val="20"/>
          <w:szCs w:val="20"/>
          <w:lang w:val="en-US"/>
        </w:rPr>
      </w:pPr>
      <w:r w:rsidRPr="00135AAD">
        <w:rPr>
          <w:b/>
          <w:sz w:val="20"/>
          <w:szCs w:val="20"/>
          <w:lang w:val="en-US"/>
        </w:rPr>
        <w:t>Alternative hypothesis (</w:t>
      </w:r>
      <w:r w:rsidR="000B7923" w:rsidRPr="00135AAD">
        <w:rPr>
          <w:b/>
          <w:sz w:val="20"/>
          <w:szCs w:val="20"/>
          <w:lang w:val="en-US"/>
        </w:rPr>
        <w:t>Compensation</w:t>
      </w:r>
      <w:r w:rsidR="007D4870" w:rsidRPr="00135AAD">
        <w:rPr>
          <w:b/>
          <w:sz w:val="20"/>
          <w:szCs w:val="20"/>
          <w:lang w:val="en-US"/>
        </w:rPr>
        <w:t xml:space="preserve"> hypothesis</w:t>
      </w:r>
      <w:r w:rsidRPr="00135AAD">
        <w:rPr>
          <w:b/>
          <w:sz w:val="20"/>
          <w:szCs w:val="20"/>
          <w:lang w:val="en-US"/>
        </w:rPr>
        <w:t>)</w:t>
      </w:r>
      <w:r w:rsidR="007D4870" w:rsidRPr="00135AAD">
        <w:rPr>
          <w:sz w:val="20"/>
          <w:szCs w:val="20"/>
          <w:lang w:val="en-US"/>
        </w:rPr>
        <w:t>:</w:t>
      </w:r>
      <w:r w:rsidR="009D210F" w:rsidRPr="00135AAD">
        <w:rPr>
          <w:sz w:val="20"/>
          <w:szCs w:val="20"/>
          <w:lang w:val="en-US"/>
        </w:rPr>
        <w:t xml:space="preserve"> </w:t>
      </w:r>
      <w:r w:rsidR="00F702ED">
        <w:rPr>
          <w:sz w:val="20"/>
          <w:szCs w:val="20"/>
          <w:lang w:val="en-US"/>
        </w:rPr>
        <w:t>Assuming prefrontal areas are able to compensate for HC dysfunction in depression via hyperactivation (see above) this effect could still be</w:t>
      </w:r>
      <w:r w:rsidR="006937F5">
        <w:rPr>
          <w:sz w:val="20"/>
          <w:szCs w:val="20"/>
          <w:lang w:val="en-US"/>
        </w:rPr>
        <w:t xml:space="preserve"> detectable</w:t>
      </w:r>
      <w:r w:rsidR="00F702ED" w:rsidRPr="00F702ED">
        <w:rPr>
          <w:color w:val="FF0000"/>
          <w:sz w:val="20"/>
          <w:szCs w:val="20"/>
          <w:lang w:val="en-US"/>
        </w:rPr>
        <w:t xml:space="preserve"> </w:t>
      </w:r>
      <w:r w:rsidR="00F702ED">
        <w:rPr>
          <w:sz w:val="20"/>
          <w:szCs w:val="20"/>
          <w:lang w:val="en-US"/>
        </w:rPr>
        <w:t>after discontinuation. Increasing dlPFC activity might therefore be accountable for missing performance differences. Fu</w:t>
      </w:r>
      <w:r w:rsidR="008A4554">
        <w:rPr>
          <w:sz w:val="20"/>
          <w:szCs w:val="20"/>
          <w:lang w:val="en-US"/>
        </w:rPr>
        <w:t>r</w:t>
      </w:r>
      <w:r w:rsidR="00F702ED">
        <w:rPr>
          <w:sz w:val="20"/>
          <w:szCs w:val="20"/>
          <w:lang w:val="en-US"/>
        </w:rPr>
        <w:t>thermore, we suggest that the dlPFC might be even able to counteract decreases in HC and sg/pgACC activity.</w:t>
      </w:r>
    </w:p>
    <w:p w14:paraId="73401F96" w14:textId="77777777" w:rsidR="00135AAD" w:rsidRPr="00135AAD" w:rsidRDefault="00135AAD" w:rsidP="00135AAD">
      <w:pPr>
        <w:pStyle w:val="Listenabsatz"/>
        <w:spacing w:after="0"/>
        <w:rPr>
          <w:sz w:val="20"/>
          <w:szCs w:val="20"/>
          <w:lang w:val="en-US"/>
        </w:rPr>
      </w:pPr>
    </w:p>
    <w:p w14:paraId="629B8E93" w14:textId="20FB9EDE" w:rsidR="009D210F" w:rsidRPr="00CF48B1" w:rsidRDefault="009D210F" w:rsidP="009D210F">
      <w:pPr>
        <w:pStyle w:val="Listenabsatz"/>
        <w:numPr>
          <w:ilvl w:val="1"/>
          <w:numId w:val="1"/>
        </w:numPr>
        <w:spacing w:after="0"/>
        <w:rPr>
          <w:sz w:val="20"/>
          <w:szCs w:val="20"/>
        </w:rPr>
      </w:pPr>
      <w:r w:rsidRPr="00CF48B1">
        <w:rPr>
          <w:sz w:val="20"/>
          <w:szCs w:val="20"/>
        </w:rPr>
        <w:t xml:space="preserve">ME </w:t>
      </w:r>
      <w:r w:rsidR="003727D9">
        <w:rPr>
          <w:sz w:val="20"/>
          <w:szCs w:val="20"/>
        </w:rPr>
        <w:t>R</w:t>
      </w:r>
      <w:r w:rsidRPr="00CF48B1">
        <w:rPr>
          <w:sz w:val="20"/>
          <w:szCs w:val="20"/>
        </w:rPr>
        <w:t xml:space="preserve">ecall </w:t>
      </w:r>
      <w:r w:rsidR="00ED325E">
        <w:rPr>
          <w:sz w:val="20"/>
          <w:szCs w:val="20"/>
        </w:rPr>
        <w:t>(HC, pg/sgACC</w:t>
      </w:r>
      <w:r w:rsidRPr="00CF48B1">
        <w:rPr>
          <w:sz w:val="20"/>
          <w:szCs w:val="20"/>
        </w:rPr>
        <w:t>)</w:t>
      </w:r>
      <w:r w:rsidRPr="00CF48B1">
        <w:rPr>
          <w:sz w:val="20"/>
          <w:szCs w:val="20"/>
        </w:rPr>
        <w:tab/>
      </w:r>
      <w:r w:rsidRPr="00CF48B1">
        <w:rPr>
          <w:sz w:val="20"/>
          <w:szCs w:val="20"/>
        </w:rPr>
        <w:tab/>
      </w:r>
      <w:r w:rsidR="00ED325E">
        <w:rPr>
          <w:sz w:val="20"/>
          <w:szCs w:val="20"/>
        </w:rPr>
        <w:tab/>
      </w:r>
      <w:r w:rsidRPr="00CF48B1">
        <w:rPr>
          <w:sz w:val="20"/>
          <w:szCs w:val="20"/>
        </w:rPr>
        <w:t>12W (T1=T2)</w:t>
      </w:r>
      <w:r w:rsidR="00ED325E">
        <w:rPr>
          <w:sz w:val="20"/>
          <w:szCs w:val="20"/>
        </w:rPr>
        <w:t xml:space="preserve"> </w:t>
      </w:r>
      <w:r w:rsidR="001D23BE">
        <w:rPr>
          <w:sz w:val="20"/>
          <w:szCs w:val="20"/>
        </w:rPr>
        <w:t>&gt;/</w:t>
      </w:r>
      <w:r w:rsidR="00ED325E">
        <w:rPr>
          <w:sz w:val="20"/>
          <w:szCs w:val="20"/>
        </w:rPr>
        <w:t>=</w:t>
      </w:r>
      <w:r w:rsidRPr="00CF48B1">
        <w:rPr>
          <w:sz w:val="20"/>
          <w:szCs w:val="20"/>
        </w:rPr>
        <w:t xml:space="preserve"> 1W2 </w:t>
      </w:r>
      <w:r w:rsidR="00ED325E">
        <w:rPr>
          <w:sz w:val="20"/>
          <w:szCs w:val="20"/>
        </w:rPr>
        <w:t>(T1</w:t>
      </w:r>
      <w:r w:rsidR="001D23BE">
        <w:rPr>
          <w:sz w:val="20"/>
          <w:szCs w:val="20"/>
        </w:rPr>
        <w:t>&gt;/</w:t>
      </w:r>
      <w:r w:rsidR="00ED325E">
        <w:rPr>
          <w:sz w:val="20"/>
          <w:szCs w:val="20"/>
        </w:rPr>
        <w:t>=</w:t>
      </w:r>
      <w:r w:rsidRPr="00CF48B1">
        <w:rPr>
          <w:sz w:val="20"/>
          <w:szCs w:val="20"/>
        </w:rPr>
        <w:t xml:space="preserve">T2)  </w:t>
      </w:r>
      <w:r w:rsidR="00ED325E">
        <w:rPr>
          <w:sz w:val="20"/>
          <w:szCs w:val="20"/>
        </w:rPr>
        <w:br/>
      </w:r>
      <w:r w:rsidR="00ED325E" w:rsidRPr="00CF48B1">
        <w:rPr>
          <w:sz w:val="20"/>
          <w:szCs w:val="20"/>
        </w:rPr>
        <w:t xml:space="preserve">ME </w:t>
      </w:r>
      <w:r w:rsidR="003727D9">
        <w:rPr>
          <w:sz w:val="20"/>
          <w:szCs w:val="20"/>
        </w:rPr>
        <w:t>R</w:t>
      </w:r>
      <w:r w:rsidR="00ED325E" w:rsidRPr="00CF48B1">
        <w:rPr>
          <w:sz w:val="20"/>
          <w:szCs w:val="20"/>
        </w:rPr>
        <w:t xml:space="preserve">ecall </w:t>
      </w:r>
      <w:r w:rsidR="00ED325E">
        <w:rPr>
          <w:sz w:val="20"/>
          <w:szCs w:val="20"/>
        </w:rPr>
        <w:t>(</w:t>
      </w:r>
      <w:r w:rsidR="00B71F47">
        <w:rPr>
          <w:sz w:val="20"/>
          <w:szCs w:val="20"/>
        </w:rPr>
        <w:t>dlPFC</w:t>
      </w:r>
      <w:r w:rsidR="00ED325E" w:rsidRPr="00CF48B1">
        <w:rPr>
          <w:sz w:val="20"/>
          <w:szCs w:val="20"/>
        </w:rPr>
        <w:t>)</w:t>
      </w:r>
      <w:r w:rsidR="00ED325E" w:rsidRPr="00CF48B1">
        <w:rPr>
          <w:sz w:val="20"/>
          <w:szCs w:val="20"/>
        </w:rPr>
        <w:tab/>
      </w:r>
      <w:r w:rsidR="00ED325E" w:rsidRPr="00CF48B1">
        <w:rPr>
          <w:sz w:val="20"/>
          <w:szCs w:val="20"/>
        </w:rPr>
        <w:tab/>
      </w:r>
      <w:r w:rsidR="00EE19CA">
        <w:rPr>
          <w:sz w:val="20"/>
          <w:szCs w:val="20"/>
        </w:rPr>
        <w:t xml:space="preserve"> </w:t>
      </w:r>
      <w:r w:rsidR="00EE19CA">
        <w:rPr>
          <w:sz w:val="20"/>
          <w:szCs w:val="20"/>
        </w:rPr>
        <w:tab/>
      </w:r>
      <w:r w:rsidR="00ED325E" w:rsidRPr="00CF48B1">
        <w:rPr>
          <w:sz w:val="20"/>
          <w:szCs w:val="20"/>
        </w:rPr>
        <w:t>12W (T1=T2)</w:t>
      </w:r>
      <w:r w:rsidR="00ED325E">
        <w:rPr>
          <w:sz w:val="20"/>
          <w:szCs w:val="20"/>
        </w:rPr>
        <w:t xml:space="preserve"> &lt;</w:t>
      </w:r>
      <w:r w:rsidR="00ED325E" w:rsidRPr="00CF48B1">
        <w:rPr>
          <w:sz w:val="20"/>
          <w:szCs w:val="20"/>
        </w:rPr>
        <w:t xml:space="preserve"> 1W2 </w:t>
      </w:r>
      <w:r w:rsidR="00ED325E">
        <w:rPr>
          <w:sz w:val="20"/>
          <w:szCs w:val="20"/>
        </w:rPr>
        <w:t>(T1&lt;</w:t>
      </w:r>
      <w:r w:rsidR="00ED325E" w:rsidRPr="00CF48B1">
        <w:rPr>
          <w:sz w:val="20"/>
          <w:szCs w:val="20"/>
        </w:rPr>
        <w:t>T2)</w:t>
      </w:r>
    </w:p>
    <w:p w14:paraId="4C49FAA5" w14:textId="5422E796" w:rsidR="009625EA" w:rsidRPr="00B53CCE" w:rsidRDefault="009625EA" w:rsidP="009D210F">
      <w:pPr>
        <w:pStyle w:val="Listenabsatz"/>
        <w:numPr>
          <w:ilvl w:val="2"/>
          <w:numId w:val="1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2 x 2 Design (</w:t>
      </w:r>
      <w:r w:rsidRPr="00B53CCE">
        <w:rPr>
          <w:i/>
          <w:sz w:val="20"/>
          <w:szCs w:val="20"/>
          <w:lang w:val="en-US"/>
        </w:rPr>
        <w:t>group x time</w:t>
      </w:r>
      <w:r w:rsidRPr="00B53CCE">
        <w:rPr>
          <w:sz w:val="20"/>
          <w:szCs w:val="20"/>
          <w:lang w:val="en-US"/>
        </w:rPr>
        <w:t xml:space="preserve">) </w:t>
      </w:r>
    </w:p>
    <w:p w14:paraId="32D65792" w14:textId="77777777" w:rsidR="007C0F47" w:rsidRPr="004C767B" w:rsidRDefault="007C0F47" w:rsidP="007C0F47">
      <w:pPr>
        <w:pStyle w:val="Listenabsatz"/>
        <w:numPr>
          <w:ilvl w:val="2"/>
          <w:numId w:val="1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Two-sample t-tests, F-tests</w:t>
      </w:r>
    </w:p>
    <w:p w14:paraId="63EA3A9A" w14:textId="77777777" w:rsidR="007C0F47" w:rsidRDefault="007C0F47" w:rsidP="007C0F47">
      <w:pPr>
        <w:pStyle w:val="Listenabsatz"/>
        <w:numPr>
          <w:ilvl w:val="2"/>
          <w:numId w:val="1"/>
        </w:numPr>
        <w:rPr>
          <w:sz w:val="20"/>
          <w:szCs w:val="20"/>
          <w:lang w:val="en-US"/>
        </w:rPr>
      </w:pPr>
      <w:r>
        <w:rPr>
          <w:rFonts w:cs="Tahoma"/>
          <w:color w:val="000000"/>
          <w:sz w:val="20"/>
          <w:szCs w:val="20"/>
          <w:lang w:val="en-US"/>
        </w:rPr>
        <w:t>FDR</w:t>
      </w:r>
      <w:r w:rsidRPr="00B53CCE">
        <w:rPr>
          <w:rFonts w:cs="Tahoma"/>
          <w:color w:val="000000"/>
          <w:sz w:val="20"/>
          <w:szCs w:val="20"/>
          <w:lang w:val="en-US"/>
        </w:rPr>
        <w:t xml:space="preserve">-corrected activations </w:t>
      </w:r>
      <w:r w:rsidRPr="00B53CCE">
        <w:rPr>
          <w:sz w:val="20"/>
          <w:szCs w:val="20"/>
          <w:lang w:val="en-US"/>
        </w:rPr>
        <w:t>(p &lt; 0.05)</w:t>
      </w:r>
      <w:r w:rsidRPr="00B53CCE">
        <w:rPr>
          <w:rFonts w:cs="Tahoma"/>
          <w:color w:val="000000"/>
          <w:sz w:val="20"/>
          <w:szCs w:val="20"/>
          <w:lang w:val="en-US"/>
        </w:rPr>
        <w:t xml:space="preserve"> in </w:t>
      </w:r>
      <w:r w:rsidRPr="00B53CCE">
        <w:rPr>
          <w:i/>
          <w:sz w:val="20"/>
          <w:szCs w:val="20"/>
          <w:lang w:val="en-US"/>
        </w:rPr>
        <w:t>a priori</w:t>
      </w:r>
      <w:r w:rsidRPr="00B53CCE">
        <w:rPr>
          <w:sz w:val="20"/>
          <w:szCs w:val="20"/>
          <w:lang w:val="en-US"/>
        </w:rPr>
        <w:t xml:space="preserve"> defined ROIs</w:t>
      </w:r>
    </w:p>
    <w:p w14:paraId="2BD7197C" w14:textId="77777777" w:rsidR="007C0F47" w:rsidRPr="00FB1187" w:rsidRDefault="007C0F47" w:rsidP="007C0F47">
      <w:pPr>
        <w:pStyle w:val="Listenabsatz"/>
        <w:numPr>
          <w:ilvl w:val="2"/>
          <w:numId w:val="1"/>
        </w:numPr>
        <w:rPr>
          <w:sz w:val="20"/>
          <w:szCs w:val="20"/>
          <w:lang w:val="en-US"/>
        </w:rPr>
      </w:pPr>
      <w:r w:rsidRPr="008D0E9C">
        <w:rPr>
          <w:sz w:val="20"/>
          <w:szCs w:val="20"/>
          <w:lang w:val="en"/>
        </w:rPr>
        <w:t xml:space="preserve">Possible covariates to explain variance: </w:t>
      </w:r>
      <w:r w:rsidRPr="008D0E9C">
        <w:rPr>
          <w:rFonts w:cs="Tahoma"/>
          <w:color w:val="000000"/>
          <w:sz w:val="20"/>
          <w:szCs w:val="20"/>
          <w:lang w:val="en-US"/>
        </w:rPr>
        <w:t>age, gender, site</w:t>
      </w:r>
    </w:p>
    <w:p w14:paraId="747E16A5" w14:textId="711E7A4A" w:rsidR="00A42A32" w:rsidRPr="00B53CCE" w:rsidRDefault="00A42A32" w:rsidP="009625EA">
      <w:pPr>
        <w:rPr>
          <w:sz w:val="20"/>
          <w:szCs w:val="20"/>
          <w:lang w:val="en-US"/>
        </w:rPr>
      </w:pPr>
    </w:p>
    <w:p w14:paraId="491D5103" w14:textId="5FEEC9A1" w:rsidR="009625EA" w:rsidRPr="00B53CCE" w:rsidRDefault="001D23BE" w:rsidP="00361026">
      <w:pPr>
        <w:ind w:firstLine="360"/>
        <w:rPr>
          <w:sz w:val="20"/>
          <w:szCs w:val="20"/>
          <w:lang w:val="en-US"/>
        </w:rPr>
      </w:pPr>
      <w:r>
        <w:rPr>
          <w:noProof/>
          <w:lang w:eastAsia="de-DE"/>
        </w:rPr>
        <w:drawing>
          <wp:inline distT="0" distB="0" distL="0" distR="0" wp14:anchorId="66BA101C" wp14:editId="55C1A065">
            <wp:extent cx="5795738" cy="2458192"/>
            <wp:effectExtent l="0" t="0" r="0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833166" cy="24740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65C40A" w14:textId="6F1FB042" w:rsidR="007D5B1B" w:rsidRDefault="007D5B1B" w:rsidP="007D5B1B">
      <w:pPr>
        <w:rPr>
          <w:sz w:val="20"/>
          <w:szCs w:val="20"/>
          <w:lang w:val="en-US"/>
        </w:rPr>
      </w:pPr>
    </w:p>
    <w:p w14:paraId="2DB9B8D5" w14:textId="77777777" w:rsidR="007D5B1B" w:rsidRPr="007D5B1B" w:rsidRDefault="007D5B1B" w:rsidP="007D5B1B">
      <w:pPr>
        <w:rPr>
          <w:sz w:val="20"/>
          <w:szCs w:val="20"/>
          <w:lang w:val="en-US"/>
        </w:rPr>
      </w:pPr>
    </w:p>
    <w:p w14:paraId="566E1B00" w14:textId="4E6E7904" w:rsidR="00785AAF" w:rsidRPr="007D5B1B" w:rsidRDefault="007D5B1B" w:rsidP="009625EA">
      <w:pPr>
        <w:pStyle w:val="Listenabsatz"/>
        <w:numPr>
          <w:ilvl w:val="0"/>
          <w:numId w:val="1"/>
        </w:numPr>
        <w:rPr>
          <w:sz w:val="20"/>
          <w:szCs w:val="20"/>
          <w:lang w:val="en-US"/>
        </w:rPr>
      </w:pPr>
      <w:r w:rsidRPr="00D269EF">
        <w:rPr>
          <w:sz w:val="20"/>
          <w:szCs w:val="20"/>
          <w:lang w:val="en-US"/>
        </w:rPr>
        <w:t xml:space="preserve">If there </w:t>
      </w:r>
      <w:r>
        <w:rPr>
          <w:sz w:val="20"/>
          <w:szCs w:val="20"/>
          <w:lang w:val="en-US"/>
        </w:rPr>
        <w:t>are no</w:t>
      </w:r>
      <w:r w:rsidRPr="00D269EF">
        <w:rPr>
          <w:sz w:val="20"/>
          <w:szCs w:val="20"/>
          <w:lang w:val="en-US"/>
        </w:rPr>
        <w:t xml:space="preserve"> difference</w:t>
      </w:r>
      <w:r>
        <w:rPr>
          <w:sz w:val="20"/>
          <w:szCs w:val="20"/>
          <w:lang w:val="en-US"/>
        </w:rPr>
        <w:t>s</w:t>
      </w:r>
      <w:r w:rsidRPr="00D269EF">
        <w:rPr>
          <w:sz w:val="20"/>
          <w:szCs w:val="20"/>
          <w:lang w:val="en-US"/>
        </w:rPr>
        <w:t xml:space="preserve"> between groups, described activation alterations may not occur within 1-2 weeks after ADM discontinuation, but rather after a longer </w:t>
      </w:r>
      <w:r w:rsidR="002C7D31">
        <w:rPr>
          <w:sz w:val="20"/>
          <w:szCs w:val="20"/>
          <w:lang w:val="en-US"/>
        </w:rPr>
        <w:t>period of time</w:t>
      </w:r>
      <w:r w:rsidRPr="00D269EF">
        <w:rPr>
          <w:sz w:val="20"/>
          <w:szCs w:val="20"/>
          <w:lang w:val="en-US"/>
        </w:rPr>
        <w:t>.</w:t>
      </w:r>
      <w:r>
        <w:rPr>
          <w:sz w:val="20"/>
          <w:szCs w:val="20"/>
          <w:lang w:val="en-US"/>
        </w:rPr>
        <w:t xml:space="preserve"> </w:t>
      </w:r>
      <w:r w:rsidRPr="00D269EF">
        <w:rPr>
          <w:sz w:val="20"/>
          <w:szCs w:val="20"/>
          <w:lang w:val="en-US"/>
        </w:rPr>
        <w:t xml:space="preserve">The time of tapering down might have an influence on this effect (long tapering down period vs. short tapering down period). </w:t>
      </w:r>
    </w:p>
    <w:p w14:paraId="0C8F6372" w14:textId="38959DF5" w:rsidR="00526C6E" w:rsidRPr="00526C6E" w:rsidRDefault="00526C6E" w:rsidP="007D5B1B">
      <w:pPr>
        <w:rPr>
          <w:sz w:val="20"/>
          <w:szCs w:val="20"/>
          <w:u w:val="single"/>
          <w:lang w:val="en-US"/>
        </w:rPr>
      </w:pPr>
    </w:p>
    <w:p w14:paraId="7DD7D2E7" w14:textId="445C3663" w:rsidR="00786B73" w:rsidRDefault="009625EA" w:rsidP="00786B73">
      <w:pPr>
        <w:pStyle w:val="Listenabsatz"/>
        <w:numPr>
          <w:ilvl w:val="0"/>
          <w:numId w:val="1"/>
        </w:numPr>
        <w:rPr>
          <w:sz w:val="20"/>
          <w:szCs w:val="20"/>
          <w:lang w:val="en-US"/>
        </w:rPr>
      </w:pPr>
      <w:r w:rsidRPr="00786B73">
        <w:rPr>
          <w:b/>
          <w:sz w:val="20"/>
          <w:szCs w:val="20"/>
          <w:lang w:val="en-US"/>
        </w:rPr>
        <w:t>Exploratory Whole-Brain Analysis</w:t>
      </w:r>
      <w:r w:rsidR="00986174" w:rsidRPr="00786B73">
        <w:rPr>
          <w:b/>
          <w:sz w:val="20"/>
          <w:szCs w:val="20"/>
          <w:lang w:val="en-US"/>
        </w:rPr>
        <w:t xml:space="preserve">: </w:t>
      </w:r>
    </w:p>
    <w:p w14:paraId="7956357C" w14:textId="0A6C752C" w:rsidR="009625EA" w:rsidRPr="00786B73" w:rsidRDefault="009625EA" w:rsidP="00786B73">
      <w:pPr>
        <w:pStyle w:val="Listenabsatz"/>
        <w:numPr>
          <w:ilvl w:val="1"/>
          <w:numId w:val="1"/>
        </w:numPr>
        <w:rPr>
          <w:sz w:val="20"/>
          <w:szCs w:val="20"/>
          <w:lang w:val="en-US"/>
        </w:rPr>
      </w:pPr>
      <w:r w:rsidRPr="00786B73">
        <w:rPr>
          <w:sz w:val="20"/>
          <w:szCs w:val="20"/>
          <w:lang w:val="en-US"/>
        </w:rPr>
        <w:t>2 x 2 Design (</w:t>
      </w:r>
      <w:r w:rsidRPr="00786B73">
        <w:rPr>
          <w:i/>
          <w:sz w:val="20"/>
          <w:szCs w:val="20"/>
          <w:lang w:val="en-US"/>
        </w:rPr>
        <w:t>group x time</w:t>
      </w:r>
      <w:r w:rsidRPr="00786B73">
        <w:rPr>
          <w:sz w:val="20"/>
          <w:szCs w:val="20"/>
          <w:lang w:val="en-US"/>
        </w:rPr>
        <w:t>)</w:t>
      </w:r>
    </w:p>
    <w:p w14:paraId="439B3FDA" w14:textId="1B092C69" w:rsidR="009625EA" w:rsidRDefault="000C7645" w:rsidP="009625EA">
      <w:pPr>
        <w:pStyle w:val="Listenabsatz"/>
        <w:numPr>
          <w:ilvl w:val="1"/>
          <w:numId w:val="1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TFCE-corrected</w:t>
      </w:r>
    </w:p>
    <w:p w14:paraId="3A52730C" w14:textId="77777777" w:rsidR="006C3A63" w:rsidRPr="00FB1187" w:rsidRDefault="006C3A63" w:rsidP="006C3A63">
      <w:pPr>
        <w:pStyle w:val="Listenabsatz"/>
        <w:numPr>
          <w:ilvl w:val="1"/>
          <w:numId w:val="1"/>
        </w:numPr>
        <w:rPr>
          <w:sz w:val="20"/>
          <w:szCs w:val="20"/>
          <w:lang w:val="en-US"/>
        </w:rPr>
      </w:pPr>
      <w:r w:rsidRPr="008D0E9C">
        <w:rPr>
          <w:sz w:val="20"/>
          <w:szCs w:val="20"/>
          <w:lang w:val="en"/>
        </w:rPr>
        <w:t xml:space="preserve">Possible covariates to explain variance: </w:t>
      </w:r>
      <w:r w:rsidRPr="008D0E9C">
        <w:rPr>
          <w:rFonts w:cs="Tahoma"/>
          <w:color w:val="000000"/>
          <w:sz w:val="20"/>
          <w:szCs w:val="20"/>
          <w:lang w:val="en-US"/>
        </w:rPr>
        <w:t>age, gender, site</w:t>
      </w:r>
    </w:p>
    <w:p w14:paraId="34463DBC" w14:textId="77777777" w:rsidR="00FF7E1E" w:rsidRPr="00B53CCE" w:rsidRDefault="00FF7E1E" w:rsidP="001329D0">
      <w:pPr>
        <w:ind w:firstLine="708"/>
        <w:rPr>
          <w:sz w:val="20"/>
          <w:szCs w:val="20"/>
          <w:lang w:val="en-US"/>
        </w:rPr>
      </w:pPr>
    </w:p>
    <w:p w14:paraId="1D411987" w14:textId="77C781F9" w:rsidR="00742722" w:rsidRPr="00B53CCE" w:rsidRDefault="00742722" w:rsidP="001329D0">
      <w:pPr>
        <w:ind w:firstLine="708"/>
        <w:rPr>
          <w:sz w:val="20"/>
          <w:szCs w:val="20"/>
          <w:lang w:val="en-US"/>
        </w:rPr>
      </w:pPr>
    </w:p>
    <w:p w14:paraId="0AD6F55B" w14:textId="6101DBBF" w:rsidR="00837E42" w:rsidRPr="00B53CCE" w:rsidRDefault="00837E42" w:rsidP="00CA6F05">
      <w:pPr>
        <w:rPr>
          <w:sz w:val="20"/>
          <w:szCs w:val="20"/>
          <w:lang w:val="en-US"/>
        </w:rPr>
      </w:pPr>
    </w:p>
    <w:p w14:paraId="02E6B2A9" w14:textId="2E5C1B33" w:rsidR="00837E42" w:rsidRPr="00B53CCE" w:rsidRDefault="00844B39" w:rsidP="00837E42">
      <w:pPr>
        <w:rPr>
          <w:sz w:val="28"/>
          <w:szCs w:val="28"/>
          <w:u w:val="single"/>
          <w:lang w:val="en-US"/>
        </w:rPr>
      </w:pPr>
      <w:r w:rsidRPr="00B53CCE">
        <w:rPr>
          <w:sz w:val="20"/>
          <w:szCs w:val="20"/>
          <w:u w:val="single"/>
          <w:lang w:val="en-US"/>
        </w:rPr>
        <w:br w:type="page"/>
      </w:r>
      <w:r w:rsidR="00837E42" w:rsidRPr="00B53CCE">
        <w:rPr>
          <w:sz w:val="28"/>
          <w:szCs w:val="28"/>
          <w:u w:val="single"/>
          <w:lang w:val="en-US"/>
        </w:rPr>
        <w:lastRenderedPageBreak/>
        <w:t>Methods</w:t>
      </w:r>
    </w:p>
    <w:p w14:paraId="6760A0C2" w14:textId="77777777" w:rsidR="00EC5B55" w:rsidRPr="00B53CCE" w:rsidRDefault="00837E42" w:rsidP="00D82EFB">
      <w:pPr>
        <w:spacing w:after="0"/>
        <w:rPr>
          <w:sz w:val="20"/>
          <w:szCs w:val="20"/>
          <w:lang w:val="en-US"/>
        </w:rPr>
      </w:pPr>
      <w:r w:rsidRPr="00B53CCE">
        <w:rPr>
          <w:b/>
          <w:sz w:val="20"/>
          <w:szCs w:val="20"/>
          <w:lang w:val="en-US"/>
        </w:rPr>
        <w:t>Preprocessing</w:t>
      </w:r>
      <w:r w:rsidR="00EC5B55" w:rsidRPr="00B53CCE">
        <w:rPr>
          <w:sz w:val="20"/>
          <w:szCs w:val="20"/>
          <w:lang w:val="en-US"/>
        </w:rPr>
        <w:t>:</w:t>
      </w:r>
    </w:p>
    <w:p w14:paraId="0104287F" w14:textId="77777777" w:rsidR="00EC5B55" w:rsidRPr="00B53CCE" w:rsidRDefault="00837E42" w:rsidP="00EC5B55">
      <w:pPr>
        <w:pStyle w:val="Listenabsatz"/>
        <w:numPr>
          <w:ilvl w:val="0"/>
          <w:numId w:val="5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Brain extraction</w:t>
      </w:r>
      <w:r w:rsidR="007D7B3D" w:rsidRPr="00B53CCE">
        <w:rPr>
          <w:sz w:val="20"/>
          <w:szCs w:val="20"/>
          <w:lang w:val="en-US"/>
        </w:rPr>
        <w:t xml:space="preserve"> (via ANTs)</w:t>
      </w:r>
    </w:p>
    <w:p w14:paraId="1792377A" w14:textId="77777777" w:rsidR="00EC5B55" w:rsidRPr="00B53CCE" w:rsidRDefault="00837E42" w:rsidP="00EC5B55">
      <w:pPr>
        <w:pStyle w:val="Listenabsatz"/>
        <w:numPr>
          <w:ilvl w:val="0"/>
          <w:numId w:val="5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Motion Correction</w:t>
      </w:r>
      <w:r w:rsidR="00EC5B55" w:rsidRPr="00B53CCE">
        <w:rPr>
          <w:sz w:val="20"/>
          <w:szCs w:val="20"/>
          <w:lang w:val="en-US"/>
        </w:rPr>
        <w:t xml:space="preserve"> to the middle volume (via FSL, MCFLIRT)</w:t>
      </w:r>
    </w:p>
    <w:p w14:paraId="5F6704A8" w14:textId="77777777" w:rsidR="00EC5B55" w:rsidRPr="00B53CCE" w:rsidRDefault="00837E42" w:rsidP="00EC5B55">
      <w:pPr>
        <w:pStyle w:val="Listenabsatz"/>
        <w:numPr>
          <w:ilvl w:val="0"/>
          <w:numId w:val="5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Spatial Smoothing with 6-mm-kernel</w:t>
      </w:r>
      <w:r w:rsidR="00EC5B55" w:rsidRPr="00B53CCE">
        <w:rPr>
          <w:sz w:val="20"/>
          <w:szCs w:val="20"/>
          <w:lang w:val="en-US"/>
        </w:rPr>
        <w:t xml:space="preserve"> (via FSL</w:t>
      </w:r>
      <w:r w:rsidRPr="00B53CCE">
        <w:rPr>
          <w:sz w:val="20"/>
          <w:szCs w:val="20"/>
          <w:lang w:val="en-US"/>
        </w:rPr>
        <w:t>)</w:t>
      </w:r>
    </w:p>
    <w:p w14:paraId="0E2A955C" w14:textId="77777777" w:rsidR="00EC5B55" w:rsidRPr="00B53CCE" w:rsidRDefault="00837E42" w:rsidP="00EC5B55">
      <w:pPr>
        <w:pStyle w:val="Listenabsatz"/>
        <w:numPr>
          <w:ilvl w:val="0"/>
          <w:numId w:val="5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Grand Mean Intensity N</w:t>
      </w:r>
      <w:r w:rsidR="00EC5B55" w:rsidRPr="00B53CCE">
        <w:rPr>
          <w:sz w:val="20"/>
          <w:szCs w:val="20"/>
          <w:lang w:val="en-US"/>
        </w:rPr>
        <w:t>ormalization with a single scaling factor (via FSL)</w:t>
      </w:r>
    </w:p>
    <w:p w14:paraId="12B0B102" w14:textId="433A822D" w:rsidR="00EC5B55" w:rsidRPr="00B53CCE" w:rsidRDefault="00EC5B55" w:rsidP="00EC5B55">
      <w:pPr>
        <w:pStyle w:val="Listenabsatz"/>
        <w:numPr>
          <w:ilvl w:val="0"/>
          <w:numId w:val="5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Registration</w:t>
      </w:r>
      <w:r w:rsidR="0097719C" w:rsidRPr="00B53CCE">
        <w:rPr>
          <w:sz w:val="20"/>
          <w:szCs w:val="20"/>
          <w:lang w:val="en-US"/>
        </w:rPr>
        <w:t xml:space="preserve"> (ANTs)</w:t>
      </w:r>
    </w:p>
    <w:p w14:paraId="1F835140" w14:textId="77777777" w:rsidR="00EC5B55" w:rsidRPr="00B53CCE" w:rsidRDefault="00EC5B55" w:rsidP="00EC5B55">
      <w:pPr>
        <w:pStyle w:val="Listenabsatz"/>
        <w:numPr>
          <w:ilvl w:val="1"/>
          <w:numId w:val="5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Linear Registration of EPI to (brain-extracted) T1</w:t>
      </w:r>
    </w:p>
    <w:p w14:paraId="0BD0CE95" w14:textId="77777777" w:rsidR="00EC5B55" w:rsidRPr="00B53CCE" w:rsidRDefault="00EC5B55" w:rsidP="00EC5B55">
      <w:pPr>
        <w:pStyle w:val="Listenabsatz"/>
        <w:numPr>
          <w:ilvl w:val="1"/>
          <w:numId w:val="5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Nonlinear Registration of T1 to 2mm MNI</w:t>
      </w:r>
    </w:p>
    <w:p w14:paraId="6491E4CC" w14:textId="77777777" w:rsidR="00837E42" w:rsidRPr="00B53CCE" w:rsidRDefault="00837E42" w:rsidP="00EC5B55">
      <w:pPr>
        <w:pStyle w:val="Listenabsatz"/>
        <w:numPr>
          <w:ilvl w:val="0"/>
          <w:numId w:val="5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ICA</w:t>
      </w:r>
      <w:r w:rsidR="00EC5B55" w:rsidRPr="00B53CCE">
        <w:rPr>
          <w:sz w:val="20"/>
          <w:szCs w:val="20"/>
          <w:lang w:val="en-US"/>
        </w:rPr>
        <w:t>-based noise reduction (via ICA-AROMA)</w:t>
      </w:r>
    </w:p>
    <w:p w14:paraId="4C034891" w14:textId="77777777" w:rsidR="00C91C42" w:rsidRPr="00B53CCE" w:rsidRDefault="00C91C42" w:rsidP="00C91C42">
      <w:pPr>
        <w:pStyle w:val="Listenabsatz"/>
        <w:numPr>
          <w:ilvl w:val="0"/>
          <w:numId w:val="5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High-pass Temporal Filtering (cut-off 125 s)</w:t>
      </w:r>
    </w:p>
    <w:p w14:paraId="3503B014" w14:textId="77777777" w:rsidR="00DF0500" w:rsidRPr="00B53CCE" w:rsidRDefault="00DF0500" w:rsidP="00EC5B55">
      <w:pPr>
        <w:pStyle w:val="Listenabsatz"/>
        <w:numPr>
          <w:ilvl w:val="0"/>
          <w:numId w:val="5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Linear Registration matrix and nonlinear warp image to bring preprocessed 4D data into MNI space (via FSL, FLIRT)</w:t>
      </w:r>
    </w:p>
    <w:p w14:paraId="6986BB17" w14:textId="77777777" w:rsidR="00DF0500" w:rsidRPr="00B53CCE" w:rsidRDefault="00DF0500" w:rsidP="00DF0500">
      <w:pPr>
        <w:pStyle w:val="Listenabsatz"/>
        <w:numPr>
          <w:ilvl w:val="0"/>
          <w:numId w:val="5"/>
        </w:numPr>
        <w:spacing w:after="0" w:line="240" w:lineRule="auto"/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 xml:space="preserve">Creating tsnr and tstd (for additional quality check) </w:t>
      </w:r>
    </w:p>
    <w:p w14:paraId="4CD4AEE7" w14:textId="0C8FBA2E" w:rsidR="00D74E18" w:rsidRPr="008919F6" w:rsidRDefault="00F10B5A" w:rsidP="00837E42">
      <w:pPr>
        <w:pStyle w:val="Listenabsatz"/>
        <w:numPr>
          <w:ilvl w:val="0"/>
          <w:numId w:val="5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Slice Timing Correction</w:t>
      </w:r>
    </w:p>
    <w:p w14:paraId="06F5544B" w14:textId="77777777" w:rsidR="00D82EFB" w:rsidRDefault="00D82EFB" w:rsidP="00837E42">
      <w:pPr>
        <w:rPr>
          <w:b/>
          <w:sz w:val="20"/>
          <w:szCs w:val="20"/>
          <w:lang w:val="en-US"/>
        </w:rPr>
      </w:pPr>
    </w:p>
    <w:p w14:paraId="4F6EAB5C" w14:textId="0993D23E" w:rsidR="00837E42" w:rsidRPr="00B53CCE" w:rsidRDefault="00837E42" w:rsidP="00D82EFB">
      <w:pPr>
        <w:spacing w:after="0"/>
        <w:rPr>
          <w:sz w:val="20"/>
          <w:szCs w:val="20"/>
          <w:lang w:val="en-US"/>
        </w:rPr>
      </w:pPr>
      <w:r w:rsidRPr="00B53CCE">
        <w:rPr>
          <w:b/>
          <w:sz w:val="20"/>
          <w:szCs w:val="20"/>
          <w:lang w:val="en-US"/>
        </w:rPr>
        <w:t xml:space="preserve">First-level </w:t>
      </w:r>
      <w:r w:rsidR="006416E8">
        <w:rPr>
          <w:b/>
          <w:sz w:val="20"/>
          <w:szCs w:val="20"/>
          <w:lang w:val="en-US"/>
        </w:rPr>
        <w:t>A</w:t>
      </w:r>
      <w:r w:rsidRPr="00B53CCE">
        <w:rPr>
          <w:b/>
          <w:sz w:val="20"/>
          <w:szCs w:val="20"/>
          <w:lang w:val="en-US"/>
        </w:rPr>
        <w:t>nalysis</w:t>
      </w:r>
      <w:r w:rsidR="000311F9">
        <w:rPr>
          <w:b/>
          <w:sz w:val="20"/>
          <w:szCs w:val="20"/>
          <w:lang w:val="en-US"/>
        </w:rPr>
        <w:t xml:space="preserve"> </w:t>
      </w:r>
      <w:r w:rsidR="000311F9">
        <w:rPr>
          <w:sz w:val="20"/>
          <w:szCs w:val="20"/>
          <w:lang w:val="en-US"/>
        </w:rPr>
        <w:t>(in FSL)</w:t>
      </w:r>
      <w:r w:rsidRPr="00B53CCE">
        <w:rPr>
          <w:sz w:val="20"/>
          <w:szCs w:val="20"/>
          <w:lang w:val="en-US"/>
        </w:rPr>
        <w:t xml:space="preserve">: General Linear Model </w:t>
      </w:r>
      <w:r w:rsidR="00DE4576">
        <w:rPr>
          <w:sz w:val="20"/>
          <w:szCs w:val="20"/>
          <w:lang w:val="en-US"/>
        </w:rPr>
        <w:t>(GLM)</w:t>
      </w:r>
    </w:p>
    <w:p w14:paraId="1038E109" w14:textId="015E79A0" w:rsidR="00D74E18" w:rsidRDefault="00D74E18" w:rsidP="00837E42">
      <w:pPr>
        <w:pStyle w:val="Listenabsatz"/>
        <w:numPr>
          <w:ilvl w:val="0"/>
          <w:numId w:val="3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Block-related design</w:t>
      </w:r>
    </w:p>
    <w:p w14:paraId="206C9424" w14:textId="32EFA666" w:rsidR="00D74E18" w:rsidRDefault="00D74E18" w:rsidP="00837E42">
      <w:pPr>
        <w:pStyle w:val="Listenabsatz"/>
        <w:numPr>
          <w:ilvl w:val="0"/>
          <w:numId w:val="3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Modulation of 2 regressors</w:t>
      </w:r>
    </w:p>
    <w:p w14:paraId="0D687874" w14:textId="3DD654DA" w:rsidR="00D74E18" w:rsidRDefault="00D74E18" w:rsidP="00D74E18">
      <w:pPr>
        <w:pStyle w:val="Listenabsatz"/>
        <w:numPr>
          <w:ilvl w:val="1"/>
          <w:numId w:val="3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Memory condition: face-profession-pairs</w:t>
      </w:r>
    </w:p>
    <w:p w14:paraId="4E67A045" w14:textId="6F08F0FF" w:rsidR="00D74E18" w:rsidRDefault="00D74E18" w:rsidP="00D74E18">
      <w:pPr>
        <w:pStyle w:val="Listenabsatz"/>
        <w:numPr>
          <w:ilvl w:val="1"/>
          <w:numId w:val="3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Control condition: ears</w:t>
      </w:r>
    </w:p>
    <w:p w14:paraId="5C32E15F" w14:textId="7458BF6A" w:rsidR="00D74E18" w:rsidRDefault="00A85594" w:rsidP="00A85594">
      <w:pPr>
        <w:pStyle w:val="Listenabsatz"/>
        <w:numPr>
          <w:ilvl w:val="0"/>
          <w:numId w:val="3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Additional regressors for physiological signal</w:t>
      </w:r>
    </w:p>
    <w:p w14:paraId="257B2C43" w14:textId="45DE7C28" w:rsidR="00A85594" w:rsidRDefault="00A85594" w:rsidP="00A85594">
      <w:pPr>
        <w:pStyle w:val="Listenabsatz"/>
        <w:numPr>
          <w:ilvl w:val="1"/>
          <w:numId w:val="3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Breathing</w:t>
      </w:r>
      <w:r w:rsidR="00B25152">
        <w:rPr>
          <w:sz w:val="20"/>
          <w:szCs w:val="20"/>
          <w:lang w:val="en-US"/>
        </w:rPr>
        <w:t xml:space="preserve"> rate</w:t>
      </w:r>
    </w:p>
    <w:p w14:paraId="756D02E3" w14:textId="60FCF3D2" w:rsidR="00A85594" w:rsidRPr="003424B4" w:rsidRDefault="00A85594" w:rsidP="00A85594">
      <w:pPr>
        <w:pStyle w:val="Listenabsatz"/>
        <w:numPr>
          <w:ilvl w:val="1"/>
          <w:numId w:val="3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Pulse</w:t>
      </w:r>
    </w:p>
    <w:p w14:paraId="3FADEAF1" w14:textId="77777777" w:rsidR="00D82EFB" w:rsidRDefault="00D82EFB" w:rsidP="00837E42">
      <w:pPr>
        <w:rPr>
          <w:b/>
          <w:sz w:val="20"/>
          <w:szCs w:val="20"/>
          <w:lang w:val="en-US"/>
        </w:rPr>
      </w:pPr>
    </w:p>
    <w:p w14:paraId="1AD9DF68" w14:textId="0CAF6477" w:rsidR="00837E42" w:rsidRPr="00D22D35" w:rsidRDefault="00837E42" w:rsidP="00D82EFB">
      <w:pPr>
        <w:spacing w:after="0"/>
        <w:rPr>
          <w:sz w:val="20"/>
          <w:szCs w:val="20"/>
          <w:lang w:val="en-US"/>
        </w:rPr>
      </w:pPr>
      <w:r w:rsidRPr="00D22D35">
        <w:rPr>
          <w:b/>
          <w:sz w:val="20"/>
          <w:szCs w:val="20"/>
          <w:lang w:val="en-US"/>
        </w:rPr>
        <w:t xml:space="preserve">Higher-level </w:t>
      </w:r>
      <w:r w:rsidR="006416E8" w:rsidRPr="00D22D35">
        <w:rPr>
          <w:b/>
          <w:sz w:val="20"/>
          <w:szCs w:val="20"/>
          <w:lang w:val="en-US"/>
        </w:rPr>
        <w:t>Analysis</w:t>
      </w:r>
      <w:r w:rsidR="000311F9" w:rsidRPr="00D22D35">
        <w:rPr>
          <w:b/>
          <w:sz w:val="20"/>
          <w:szCs w:val="20"/>
          <w:lang w:val="en-US"/>
        </w:rPr>
        <w:t xml:space="preserve"> </w:t>
      </w:r>
      <w:r w:rsidR="000311F9" w:rsidRPr="00D22D35">
        <w:rPr>
          <w:sz w:val="20"/>
          <w:szCs w:val="20"/>
          <w:lang w:val="en-US"/>
        </w:rPr>
        <w:t>(in FSL)</w:t>
      </w:r>
      <w:r w:rsidRPr="00D22D35">
        <w:rPr>
          <w:sz w:val="20"/>
          <w:szCs w:val="20"/>
          <w:lang w:val="en-US"/>
        </w:rPr>
        <w:t xml:space="preserve">: </w:t>
      </w:r>
    </w:p>
    <w:p w14:paraId="14CD83A2" w14:textId="77777777" w:rsidR="00621566" w:rsidRDefault="00F21806" w:rsidP="00F21806">
      <w:pPr>
        <w:pStyle w:val="Listenabsatz"/>
        <w:numPr>
          <w:ilvl w:val="0"/>
          <w:numId w:val="4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R</w:t>
      </w:r>
      <w:r w:rsidR="000D53FA" w:rsidRPr="00B53CCE">
        <w:rPr>
          <w:sz w:val="20"/>
          <w:szCs w:val="20"/>
          <w:lang w:val="en-US"/>
        </w:rPr>
        <w:t xml:space="preserve">OI </w:t>
      </w:r>
      <w:r w:rsidR="00621566">
        <w:rPr>
          <w:sz w:val="20"/>
          <w:szCs w:val="20"/>
          <w:lang w:val="en-US"/>
        </w:rPr>
        <w:t>Analyses</w:t>
      </w:r>
    </w:p>
    <w:p w14:paraId="675D21CB" w14:textId="7C682234" w:rsidR="000D53FA" w:rsidRPr="00B53CCE" w:rsidRDefault="00621566" w:rsidP="00621566">
      <w:pPr>
        <w:pStyle w:val="Listenabsatz"/>
        <w:numPr>
          <w:ilvl w:val="1"/>
          <w:numId w:val="4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R</w:t>
      </w:r>
      <w:r w:rsidR="000D53FA" w:rsidRPr="00B53CCE">
        <w:rPr>
          <w:sz w:val="20"/>
          <w:szCs w:val="20"/>
          <w:lang w:val="en-US"/>
        </w:rPr>
        <w:t>egio</w:t>
      </w:r>
      <w:r w:rsidR="00B26375">
        <w:rPr>
          <w:sz w:val="20"/>
          <w:szCs w:val="20"/>
          <w:lang w:val="en-US"/>
        </w:rPr>
        <w:t xml:space="preserve">ns determined by Harvard-Oxford Subcortical/Cortical </w:t>
      </w:r>
      <w:r w:rsidR="000D53FA" w:rsidRPr="00B53CCE">
        <w:rPr>
          <w:sz w:val="20"/>
          <w:szCs w:val="20"/>
          <w:lang w:val="en-US"/>
        </w:rPr>
        <w:t>Atlas:</w:t>
      </w:r>
    </w:p>
    <w:p w14:paraId="7DB0B5AE" w14:textId="0DDF782E" w:rsidR="000D53FA" w:rsidRPr="00B53CCE" w:rsidRDefault="00B26375" w:rsidP="00621566">
      <w:pPr>
        <w:pStyle w:val="Listenabsatz"/>
        <w:numPr>
          <w:ilvl w:val="2"/>
          <w:numId w:val="4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Left/Right </w:t>
      </w:r>
      <w:r w:rsidR="00A0729E" w:rsidRPr="00B53CCE">
        <w:rPr>
          <w:sz w:val="20"/>
          <w:szCs w:val="20"/>
          <w:lang w:val="en-US"/>
        </w:rPr>
        <w:t>H</w:t>
      </w:r>
      <w:r w:rsidR="00F21806" w:rsidRPr="00B53CCE">
        <w:rPr>
          <w:sz w:val="20"/>
          <w:szCs w:val="20"/>
          <w:lang w:val="en-US"/>
        </w:rPr>
        <w:t>ippocampus</w:t>
      </w:r>
    </w:p>
    <w:p w14:paraId="7AB7F3A8" w14:textId="2E89102D" w:rsidR="000D53FA" w:rsidRPr="00B53CCE" w:rsidRDefault="00B26375" w:rsidP="00621566">
      <w:pPr>
        <w:pStyle w:val="Listenabsatz"/>
        <w:numPr>
          <w:ilvl w:val="2"/>
          <w:numId w:val="4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Cingulate Gyrus, anterior division</w:t>
      </w:r>
    </w:p>
    <w:p w14:paraId="3ED0438B" w14:textId="0B82A88E" w:rsidR="00F21806" w:rsidRPr="00B53CCE" w:rsidRDefault="00B26375" w:rsidP="00621566">
      <w:pPr>
        <w:pStyle w:val="Listenabsatz"/>
        <w:numPr>
          <w:ilvl w:val="2"/>
          <w:numId w:val="4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Middle Frontal Gyrus</w:t>
      </w:r>
    </w:p>
    <w:p w14:paraId="22583A47" w14:textId="2228D1AC" w:rsidR="00353DFB" w:rsidRPr="00B53CCE" w:rsidRDefault="00E22796" w:rsidP="000D53FA">
      <w:pPr>
        <w:pStyle w:val="Listenabsatz"/>
        <w:numPr>
          <w:ilvl w:val="1"/>
          <w:numId w:val="4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False discovery rate</w:t>
      </w:r>
      <w:r w:rsidR="00685466">
        <w:rPr>
          <w:sz w:val="20"/>
          <w:szCs w:val="20"/>
          <w:lang w:val="en-US"/>
        </w:rPr>
        <w:t xml:space="preserve"> (</w:t>
      </w:r>
      <w:r>
        <w:rPr>
          <w:sz w:val="20"/>
          <w:szCs w:val="20"/>
          <w:lang w:val="en-US"/>
        </w:rPr>
        <w:t>FDR</w:t>
      </w:r>
      <w:r w:rsidR="006A2B3B" w:rsidRPr="00B53CCE">
        <w:rPr>
          <w:sz w:val="20"/>
          <w:szCs w:val="20"/>
          <w:lang w:val="en-US"/>
        </w:rPr>
        <w:t xml:space="preserve">) </w:t>
      </w:r>
      <w:r w:rsidR="00353DFB" w:rsidRPr="00B53CCE">
        <w:rPr>
          <w:sz w:val="20"/>
          <w:szCs w:val="20"/>
          <w:lang w:val="en-US"/>
        </w:rPr>
        <w:t>for multiple comparisons</w:t>
      </w:r>
      <w:r w:rsidR="002430FA" w:rsidRPr="00B53CCE">
        <w:rPr>
          <w:sz w:val="20"/>
          <w:szCs w:val="20"/>
          <w:lang w:val="en-US"/>
        </w:rPr>
        <w:t xml:space="preserve"> (p &lt; 0.05)</w:t>
      </w:r>
    </w:p>
    <w:p w14:paraId="3D4F4DA5" w14:textId="77777777" w:rsidR="00621566" w:rsidRDefault="005A1EB4" w:rsidP="00F21806">
      <w:pPr>
        <w:pStyle w:val="Listenabsatz"/>
        <w:numPr>
          <w:ilvl w:val="0"/>
          <w:numId w:val="4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Covaria</w:t>
      </w:r>
      <w:r w:rsidR="00B50774" w:rsidRPr="00B53CCE">
        <w:rPr>
          <w:sz w:val="20"/>
          <w:szCs w:val="20"/>
          <w:lang w:val="en-US"/>
        </w:rPr>
        <w:t>t</w:t>
      </w:r>
      <w:r w:rsidRPr="00B53CCE">
        <w:rPr>
          <w:sz w:val="20"/>
          <w:szCs w:val="20"/>
          <w:lang w:val="en-US"/>
        </w:rPr>
        <w:t xml:space="preserve">es </w:t>
      </w:r>
    </w:p>
    <w:p w14:paraId="2F943140" w14:textId="04603F6B" w:rsidR="00621566" w:rsidRDefault="00621566" w:rsidP="00621566">
      <w:pPr>
        <w:pStyle w:val="Listenabsatz"/>
        <w:numPr>
          <w:ilvl w:val="1"/>
          <w:numId w:val="4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Nuisance covariates: age, gender, site</w:t>
      </w:r>
    </w:p>
    <w:p w14:paraId="7B6DB18D" w14:textId="6BA8A13F" w:rsidR="00621566" w:rsidRDefault="00961619" w:rsidP="00621566">
      <w:pPr>
        <w:pStyle w:val="Listenabsatz"/>
        <w:numPr>
          <w:ilvl w:val="1"/>
          <w:numId w:val="4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Potentially interesting covariates</w:t>
      </w:r>
    </w:p>
    <w:p w14:paraId="7E6C87F7" w14:textId="77777777" w:rsidR="00961619" w:rsidRPr="00B53CCE" w:rsidRDefault="00961619" w:rsidP="00961619">
      <w:pPr>
        <w:pStyle w:val="Listenabsatz"/>
        <w:numPr>
          <w:ilvl w:val="2"/>
          <w:numId w:val="4"/>
        </w:numPr>
        <w:rPr>
          <w:sz w:val="20"/>
          <w:szCs w:val="20"/>
          <w:lang w:val="en-US"/>
        </w:rPr>
      </w:pPr>
      <w:r w:rsidRPr="00B53CCE">
        <w:rPr>
          <w:sz w:val="20"/>
          <w:szCs w:val="20"/>
          <w:lang w:val="en-US"/>
        </w:rPr>
        <w:t>Anxiety- and depression- subscale of SCL-90-R questionnaire</w:t>
      </w:r>
    </w:p>
    <w:p w14:paraId="3F3EEC84" w14:textId="50D8D142" w:rsidR="00961619" w:rsidRDefault="00961619" w:rsidP="00961619">
      <w:pPr>
        <w:pStyle w:val="Listenabsatz"/>
        <w:numPr>
          <w:ilvl w:val="3"/>
          <w:numId w:val="4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Negative correlation between HC activity (P,T1)</w:t>
      </w:r>
    </w:p>
    <w:p w14:paraId="28E0B6BB" w14:textId="2999C502" w:rsidR="00961619" w:rsidRDefault="00961619" w:rsidP="00961619">
      <w:pPr>
        <w:pStyle w:val="Listenabsatz"/>
        <w:numPr>
          <w:ilvl w:val="2"/>
          <w:numId w:val="4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Recall performance</w:t>
      </w:r>
    </w:p>
    <w:p w14:paraId="7E6117A5" w14:textId="645D6D7E" w:rsidR="00961619" w:rsidRPr="00961619" w:rsidRDefault="00961619" w:rsidP="00961619">
      <w:pPr>
        <w:pStyle w:val="Listenabsatz"/>
        <w:numPr>
          <w:ilvl w:val="3"/>
          <w:numId w:val="4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 xml:space="preserve">Positive correlation between </w:t>
      </w:r>
      <w:r w:rsidR="00B71F47">
        <w:rPr>
          <w:sz w:val="20"/>
          <w:szCs w:val="20"/>
          <w:lang w:val="en-US"/>
        </w:rPr>
        <w:t>dlPFC</w:t>
      </w:r>
      <w:r>
        <w:rPr>
          <w:sz w:val="20"/>
          <w:szCs w:val="20"/>
          <w:lang w:val="en-US"/>
        </w:rPr>
        <w:t xml:space="preserve"> activity (P, T1)</w:t>
      </w:r>
    </w:p>
    <w:p w14:paraId="293AA3F9" w14:textId="2BA98FED" w:rsidR="00685466" w:rsidRDefault="00961619" w:rsidP="00520E70">
      <w:pPr>
        <w:pStyle w:val="Listenabsatz"/>
        <w:numPr>
          <w:ilvl w:val="2"/>
          <w:numId w:val="4"/>
        </w:numPr>
        <w:rPr>
          <w:sz w:val="20"/>
          <w:szCs w:val="20"/>
          <w:lang w:val="en-US"/>
        </w:rPr>
      </w:pPr>
      <w:r>
        <w:rPr>
          <w:sz w:val="20"/>
          <w:szCs w:val="20"/>
          <w:lang w:val="en-US"/>
        </w:rPr>
        <w:t>Cortisol levels</w:t>
      </w:r>
    </w:p>
    <w:p w14:paraId="23033956" w14:textId="523C0D5B" w:rsidR="00961619" w:rsidRPr="00961619" w:rsidRDefault="00961619" w:rsidP="00961619">
      <w:pPr>
        <w:pStyle w:val="Listenabsatz"/>
        <w:numPr>
          <w:ilvl w:val="3"/>
          <w:numId w:val="4"/>
        </w:numPr>
        <w:rPr>
          <w:sz w:val="20"/>
          <w:szCs w:val="20"/>
          <w:lang w:val="en-US"/>
        </w:rPr>
      </w:pPr>
      <w:r w:rsidRPr="00961619">
        <w:rPr>
          <w:sz w:val="20"/>
          <w:szCs w:val="20"/>
          <w:lang w:val="en-US"/>
        </w:rPr>
        <w:t>Negative correlation with HC activity (P, T1)</w:t>
      </w:r>
    </w:p>
    <w:p w14:paraId="038CCA02" w14:textId="7ADE7460" w:rsidR="00961619" w:rsidRPr="00961619" w:rsidRDefault="00961619" w:rsidP="00961619">
      <w:pPr>
        <w:pStyle w:val="Listenabsatz"/>
        <w:numPr>
          <w:ilvl w:val="2"/>
          <w:numId w:val="4"/>
        </w:numPr>
        <w:rPr>
          <w:sz w:val="20"/>
          <w:szCs w:val="20"/>
          <w:lang w:val="en-US"/>
        </w:rPr>
      </w:pPr>
      <w:r w:rsidRPr="00961619">
        <w:rPr>
          <w:sz w:val="20"/>
          <w:szCs w:val="20"/>
          <w:lang w:val="en-US"/>
        </w:rPr>
        <w:t>Severity factor</w:t>
      </w:r>
      <w:r w:rsidR="00580272">
        <w:rPr>
          <w:sz w:val="20"/>
          <w:szCs w:val="20"/>
          <w:lang w:val="en-US"/>
        </w:rPr>
        <w:t xml:space="preserve"> </w:t>
      </w:r>
    </w:p>
    <w:p w14:paraId="4B2E6DBE" w14:textId="47ECB7B8" w:rsidR="00961619" w:rsidRPr="00961619" w:rsidRDefault="00961619" w:rsidP="00961619">
      <w:pPr>
        <w:pStyle w:val="Listenabsatz"/>
        <w:numPr>
          <w:ilvl w:val="3"/>
          <w:numId w:val="4"/>
        </w:numPr>
        <w:rPr>
          <w:sz w:val="20"/>
          <w:szCs w:val="20"/>
          <w:lang w:val="en-US"/>
        </w:rPr>
      </w:pPr>
      <w:r w:rsidRPr="00961619">
        <w:rPr>
          <w:sz w:val="20"/>
          <w:szCs w:val="20"/>
          <w:lang w:val="en-US"/>
        </w:rPr>
        <w:t xml:space="preserve">Negative correlation with HC und </w:t>
      </w:r>
      <w:r w:rsidR="00B71F47">
        <w:rPr>
          <w:sz w:val="20"/>
          <w:szCs w:val="20"/>
          <w:lang w:val="en-US"/>
        </w:rPr>
        <w:t>dlPFC</w:t>
      </w:r>
      <w:r w:rsidRPr="00961619">
        <w:rPr>
          <w:sz w:val="20"/>
          <w:szCs w:val="20"/>
          <w:lang w:val="en-US"/>
        </w:rPr>
        <w:t xml:space="preserve"> activity (P, T1)</w:t>
      </w:r>
    </w:p>
    <w:p w14:paraId="47C59FB5" w14:textId="375AFF7D" w:rsidR="00961619" w:rsidRPr="00961619" w:rsidRDefault="00961619" w:rsidP="00961619">
      <w:pPr>
        <w:pStyle w:val="Listenabsatz"/>
        <w:numPr>
          <w:ilvl w:val="3"/>
          <w:numId w:val="4"/>
        </w:numPr>
        <w:rPr>
          <w:sz w:val="20"/>
          <w:szCs w:val="20"/>
          <w:lang w:val="en-US"/>
        </w:rPr>
      </w:pPr>
      <w:r w:rsidRPr="00961619">
        <w:rPr>
          <w:sz w:val="20"/>
          <w:szCs w:val="20"/>
          <w:lang w:val="en-US"/>
        </w:rPr>
        <w:t xml:space="preserve">Negative correlation with </w:t>
      </w:r>
      <w:r w:rsidR="00B71F47">
        <w:rPr>
          <w:sz w:val="20"/>
          <w:szCs w:val="20"/>
          <w:lang w:val="en-US"/>
        </w:rPr>
        <w:t>dlPFC</w:t>
      </w:r>
      <w:r w:rsidRPr="00961619">
        <w:rPr>
          <w:sz w:val="20"/>
          <w:szCs w:val="20"/>
          <w:lang w:val="en-US"/>
        </w:rPr>
        <w:t xml:space="preserve"> activity after discontinuation (1W2, T2)</w:t>
      </w:r>
    </w:p>
    <w:p w14:paraId="31971137" w14:textId="14C0A769" w:rsidR="000709FB" w:rsidRPr="00961619" w:rsidRDefault="000709FB" w:rsidP="00961619">
      <w:pPr>
        <w:pStyle w:val="Listenabsatz"/>
        <w:numPr>
          <w:ilvl w:val="2"/>
          <w:numId w:val="4"/>
        </w:numPr>
        <w:spacing w:after="0"/>
        <w:jc w:val="both"/>
        <w:rPr>
          <w:bCs/>
          <w:color w:val="000000" w:themeColor="text1"/>
          <w:sz w:val="20"/>
          <w:lang w:val="en-US"/>
        </w:rPr>
      </w:pPr>
      <w:r w:rsidRPr="00961619">
        <w:rPr>
          <w:sz w:val="20"/>
          <w:szCs w:val="20"/>
          <w:lang w:val="en-US"/>
        </w:rPr>
        <w:t>ADM treatment duration before discontinuation</w:t>
      </w:r>
    </w:p>
    <w:p w14:paraId="41A8C709" w14:textId="0DE5505B" w:rsidR="00AE456C" w:rsidRPr="00961619" w:rsidRDefault="00AE456C" w:rsidP="00961619">
      <w:pPr>
        <w:pStyle w:val="Listenabsatz"/>
        <w:numPr>
          <w:ilvl w:val="3"/>
          <w:numId w:val="4"/>
        </w:numPr>
        <w:spacing w:after="0"/>
        <w:jc w:val="both"/>
        <w:rPr>
          <w:bCs/>
          <w:color w:val="000000" w:themeColor="text1"/>
          <w:sz w:val="20"/>
          <w:lang w:val="en-US"/>
        </w:rPr>
      </w:pPr>
      <w:r w:rsidRPr="00961619">
        <w:rPr>
          <w:sz w:val="20"/>
          <w:szCs w:val="20"/>
          <w:lang w:val="en-US"/>
        </w:rPr>
        <w:t xml:space="preserve">Positive correlation </w:t>
      </w:r>
      <w:r w:rsidR="00961619" w:rsidRPr="00961619">
        <w:rPr>
          <w:sz w:val="20"/>
          <w:szCs w:val="20"/>
          <w:lang w:val="en-US"/>
        </w:rPr>
        <w:t>with</w:t>
      </w:r>
      <w:r w:rsidRPr="00961619">
        <w:rPr>
          <w:sz w:val="20"/>
          <w:szCs w:val="20"/>
          <w:lang w:val="en-US"/>
        </w:rPr>
        <w:t xml:space="preserve"> </w:t>
      </w:r>
      <w:r w:rsidR="00961619" w:rsidRPr="00961619">
        <w:rPr>
          <w:sz w:val="20"/>
          <w:szCs w:val="20"/>
          <w:lang w:val="en-US"/>
        </w:rPr>
        <w:t>HC</w:t>
      </w:r>
      <w:r w:rsidRPr="00961619">
        <w:rPr>
          <w:sz w:val="20"/>
          <w:szCs w:val="20"/>
          <w:lang w:val="en-US"/>
        </w:rPr>
        <w:t xml:space="preserve"> activity after discontinuation (1W2, T2)</w:t>
      </w:r>
    </w:p>
    <w:p w14:paraId="78A07CE7" w14:textId="45280CF1" w:rsidR="000709FB" w:rsidRPr="00961619" w:rsidRDefault="000709FB" w:rsidP="00961619">
      <w:pPr>
        <w:pStyle w:val="Listenabsatz"/>
        <w:numPr>
          <w:ilvl w:val="2"/>
          <w:numId w:val="4"/>
        </w:numPr>
        <w:spacing w:after="0"/>
        <w:jc w:val="both"/>
        <w:rPr>
          <w:bCs/>
          <w:color w:val="000000" w:themeColor="text1"/>
          <w:sz w:val="20"/>
          <w:lang w:val="en-US"/>
        </w:rPr>
      </w:pPr>
      <w:r w:rsidRPr="00961619">
        <w:rPr>
          <w:sz w:val="20"/>
          <w:szCs w:val="20"/>
          <w:lang w:val="en-US"/>
        </w:rPr>
        <w:t>Medication load before discontinuation</w:t>
      </w:r>
    </w:p>
    <w:p w14:paraId="675DAFFD" w14:textId="06CB0C61" w:rsidR="00DE4576" w:rsidRPr="00961619" w:rsidRDefault="003C206D" w:rsidP="00961619">
      <w:pPr>
        <w:pStyle w:val="Listenabsatz"/>
        <w:numPr>
          <w:ilvl w:val="2"/>
          <w:numId w:val="4"/>
        </w:numPr>
        <w:spacing w:after="0"/>
        <w:jc w:val="both"/>
        <w:rPr>
          <w:b/>
          <w:color w:val="000000" w:themeColor="text1"/>
          <w:sz w:val="20"/>
          <w:lang w:val="en-US"/>
        </w:rPr>
      </w:pPr>
      <w:r>
        <w:rPr>
          <w:color w:val="000000" w:themeColor="text1"/>
          <w:sz w:val="20"/>
          <w:lang w:val="en-US"/>
        </w:rPr>
        <w:t>D</w:t>
      </w:r>
      <w:r w:rsidR="00DE4576" w:rsidRPr="00961619">
        <w:rPr>
          <w:color w:val="000000" w:themeColor="text1"/>
          <w:sz w:val="20"/>
          <w:lang w:val="en-US"/>
        </w:rPr>
        <w:t xml:space="preserve">uration of tapering down </w:t>
      </w:r>
      <w:r w:rsidR="00BF651E">
        <w:rPr>
          <w:color w:val="000000" w:themeColor="text1"/>
          <w:sz w:val="20"/>
          <w:lang w:val="en-US"/>
        </w:rPr>
        <w:t>(short vs. long tapering down period)</w:t>
      </w:r>
    </w:p>
    <w:p w14:paraId="68AC85CB" w14:textId="7E6B06BE" w:rsidR="007C6FC4" w:rsidRPr="00E0195E" w:rsidRDefault="00961619" w:rsidP="00837E42">
      <w:pPr>
        <w:pStyle w:val="Listenabsatz"/>
        <w:numPr>
          <w:ilvl w:val="2"/>
          <w:numId w:val="4"/>
        </w:numPr>
        <w:spacing w:after="0"/>
        <w:jc w:val="both"/>
        <w:rPr>
          <w:bCs/>
          <w:color w:val="000000" w:themeColor="text1"/>
          <w:sz w:val="20"/>
          <w:lang w:val="en-US"/>
        </w:rPr>
      </w:pPr>
      <w:r w:rsidRPr="00961619">
        <w:rPr>
          <w:bCs/>
          <w:color w:val="000000" w:themeColor="text1"/>
          <w:sz w:val="20"/>
          <w:lang w:val="en-US"/>
        </w:rPr>
        <w:t>Hippocampal volume</w:t>
      </w:r>
    </w:p>
    <w:p w14:paraId="4A7F727E" w14:textId="1297E803" w:rsidR="00837E42" w:rsidRPr="00E01E7B" w:rsidRDefault="00837E42" w:rsidP="00837E42">
      <w:pPr>
        <w:rPr>
          <w:sz w:val="24"/>
          <w:szCs w:val="20"/>
          <w:lang w:val="en-US"/>
        </w:rPr>
      </w:pPr>
      <w:r w:rsidRPr="00A37FA2">
        <w:rPr>
          <w:sz w:val="28"/>
          <w:szCs w:val="28"/>
          <w:u w:val="single"/>
          <w:lang w:val="en-US"/>
        </w:rPr>
        <w:lastRenderedPageBreak/>
        <w:t>Literature</w:t>
      </w:r>
    </w:p>
    <w:p w14:paraId="08253FD9" w14:textId="77777777" w:rsidR="00503474" w:rsidRPr="00503474" w:rsidRDefault="00360778" w:rsidP="00503474">
      <w:pPr>
        <w:pStyle w:val="EndNoteBibliography"/>
        <w:spacing w:after="0"/>
        <w:ind w:left="720" w:hanging="720"/>
        <w:rPr>
          <w:noProof/>
        </w:rPr>
      </w:pPr>
      <w:r w:rsidRPr="007E20C3">
        <w:rPr>
          <w:sz w:val="20"/>
          <w:szCs w:val="20"/>
        </w:rPr>
        <w:fldChar w:fldCharType="begin"/>
      </w:r>
      <w:r w:rsidRPr="007E20C3">
        <w:rPr>
          <w:sz w:val="20"/>
          <w:szCs w:val="20"/>
        </w:rPr>
        <w:instrText xml:space="preserve"> ADDIN EN.REFLIST </w:instrText>
      </w:r>
      <w:r w:rsidRPr="007E20C3">
        <w:rPr>
          <w:sz w:val="20"/>
          <w:szCs w:val="20"/>
        </w:rPr>
        <w:fldChar w:fldCharType="separate"/>
      </w:r>
      <w:r w:rsidR="00503474" w:rsidRPr="00503474">
        <w:rPr>
          <w:noProof/>
        </w:rPr>
        <w:t>1.</w:t>
      </w:r>
      <w:r w:rsidR="00503474" w:rsidRPr="00503474">
        <w:rPr>
          <w:noProof/>
        </w:rPr>
        <w:tab/>
        <w:t xml:space="preserve">Dillon, D.G. and D.A. Pizzagalli, </w:t>
      </w:r>
      <w:r w:rsidR="00503474" w:rsidRPr="00503474">
        <w:rPr>
          <w:i/>
          <w:noProof/>
        </w:rPr>
        <w:t>Mechanisms of Memory Disruption in Depression.</w:t>
      </w:r>
      <w:r w:rsidR="00503474" w:rsidRPr="00503474">
        <w:rPr>
          <w:noProof/>
        </w:rPr>
        <w:t xml:space="preserve"> Trends Neurosci, 2018. </w:t>
      </w:r>
      <w:r w:rsidR="00503474" w:rsidRPr="00503474">
        <w:rPr>
          <w:b/>
          <w:noProof/>
        </w:rPr>
        <w:t>41</w:t>
      </w:r>
      <w:r w:rsidR="00503474" w:rsidRPr="00503474">
        <w:rPr>
          <w:noProof/>
        </w:rPr>
        <w:t>(3): p. 137-149.</w:t>
      </w:r>
    </w:p>
    <w:p w14:paraId="3DA148B5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2.</w:t>
      </w:r>
      <w:r w:rsidRPr="00503474">
        <w:rPr>
          <w:noProof/>
        </w:rPr>
        <w:tab/>
        <w:t xml:space="preserve">Zakzanis, K.K., L. Leach, and E. Kaplan, </w:t>
      </w:r>
      <w:r w:rsidRPr="00503474">
        <w:rPr>
          <w:i/>
          <w:noProof/>
        </w:rPr>
        <w:t>On the nature and pattern of neurocognitive function in major depressive disorder.</w:t>
      </w:r>
      <w:r w:rsidRPr="00503474">
        <w:rPr>
          <w:noProof/>
        </w:rPr>
        <w:t xml:space="preserve"> Neuropsychiatry Neuropsychol Behav Neurol, 1998. </w:t>
      </w:r>
      <w:r w:rsidRPr="00503474">
        <w:rPr>
          <w:b/>
          <w:noProof/>
        </w:rPr>
        <w:t>11</w:t>
      </w:r>
      <w:r w:rsidRPr="00503474">
        <w:rPr>
          <w:noProof/>
        </w:rPr>
        <w:t>(3): p. 111-9.</w:t>
      </w:r>
    </w:p>
    <w:p w14:paraId="13912B1A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3.</w:t>
      </w:r>
      <w:r w:rsidRPr="00503474">
        <w:rPr>
          <w:noProof/>
        </w:rPr>
        <w:tab/>
        <w:t xml:space="preserve">Vargha-Khadem, F., et al., </w:t>
      </w:r>
      <w:r w:rsidRPr="00503474">
        <w:rPr>
          <w:i/>
          <w:noProof/>
        </w:rPr>
        <w:t>Differential effects of early hippocampal pathology on episodic and semantic memory.</w:t>
      </w:r>
      <w:r w:rsidRPr="00503474">
        <w:rPr>
          <w:noProof/>
        </w:rPr>
        <w:t xml:space="preserve"> Science, 1997. </w:t>
      </w:r>
      <w:r w:rsidRPr="00503474">
        <w:rPr>
          <w:b/>
          <w:noProof/>
        </w:rPr>
        <w:t>277</w:t>
      </w:r>
      <w:r w:rsidRPr="00503474">
        <w:rPr>
          <w:noProof/>
        </w:rPr>
        <w:t>(5324): p. 376-80.</w:t>
      </w:r>
    </w:p>
    <w:p w14:paraId="2D15BF0F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4.</w:t>
      </w:r>
      <w:r w:rsidRPr="00503474">
        <w:rPr>
          <w:noProof/>
        </w:rPr>
        <w:tab/>
        <w:t xml:space="preserve">Kim, J.J. and D.M. Diamond, </w:t>
      </w:r>
      <w:r w:rsidRPr="00503474">
        <w:rPr>
          <w:i/>
          <w:noProof/>
        </w:rPr>
        <w:t>The stressed hippocampus, synaptic plasticity and lost memories.</w:t>
      </w:r>
      <w:r w:rsidRPr="00503474">
        <w:rPr>
          <w:noProof/>
        </w:rPr>
        <w:t xml:space="preserve"> Nat Rev Neurosci, 2002. </w:t>
      </w:r>
      <w:r w:rsidRPr="00503474">
        <w:rPr>
          <w:b/>
          <w:noProof/>
        </w:rPr>
        <w:t>3</w:t>
      </w:r>
      <w:r w:rsidRPr="00503474">
        <w:rPr>
          <w:noProof/>
        </w:rPr>
        <w:t>(6): p. 453-62.</w:t>
      </w:r>
    </w:p>
    <w:p w14:paraId="20E76580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5.</w:t>
      </w:r>
      <w:r w:rsidRPr="00503474">
        <w:rPr>
          <w:noProof/>
        </w:rPr>
        <w:tab/>
        <w:t xml:space="preserve">Thomas, S.A., </w:t>
      </w:r>
      <w:r w:rsidRPr="00503474">
        <w:rPr>
          <w:i/>
          <w:noProof/>
        </w:rPr>
        <w:t>Neuromodulatory signaling in hippocampus-dependent memory retrieval.</w:t>
      </w:r>
      <w:r w:rsidRPr="00503474">
        <w:rPr>
          <w:noProof/>
        </w:rPr>
        <w:t xml:space="preserve"> Hippocampus, 2015. </w:t>
      </w:r>
      <w:r w:rsidRPr="00503474">
        <w:rPr>
          <w:b/>
          <w:noProof/>
        </w:rPr>
        <w:t>25</w:t>
      </w:r>
      <w:r w:rsidRPr="00503474">
        <w:rPr>
          <w:noProof/>
        </w:rPr>
        <w:t>(4): p. 415-31.</w:t>
      </w:r>
    </w:p>
    <w:p w14:paraId="2C2C57C6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6.</w:t>
      </w:r>
      <w:r w:rsidRPr="00503474">
        <w:rPr>
          <w:noProof/>
        </w:rPr>
        <w:tab/>
        <w:t xml:space="preserve">Campbell, S., et al., </w:t>
      </w:r>
      <w:r w:rsidRPr="00503474">
        <w:rPr>
          <w:i/>
          <w:noProof/>
        </w:rPr>
        <w:t>Lower hippocampal volume in patients suffering from depression: a meta-analysis.</w:t>
      </w:r>
      <w:r w:rsidRPr="00503474">
        <w:rPr>
          <w:noProof/>
        </w:rPr>
        <w:t xml:space="preserve"> Am J Psychiatry, 2004. </w:t>
      </w:r>
      <w:r w:rsidRPr="00503474">
        <w:rPr>
          <w:b/>
          <w:noProof/>
        </w:rPr>
        <w:t>161</w:t>
      </w:r>
      <w:r w:rsidRPr="00503474">
        <w:rPr>
          <w:noProof/>
        </w:rPr>
        <w:t>(4): p. 598-607.</w:t>
      </w:r>
    </w:p>
    <w:p w14:paraId="6BCAB88C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7.</w:t>
      </w:r>
      <w:r w:rsidRPr="00503474">
        <w:rPr>
          <w:noProof/>
        </w:rPr>
        <w:tab/>
        <w:t xml:space="preserve">McKinnon, M.C., et al., </w:t>
      </w:r>
      <w:r w:rsidRPr="00503474">
        <w:rPr>
          <w:i/>
          <w:noProof/>
        </w:rPr>
        <w:t>A meta-analysis examining clinical predictors of hippocampal volume in patients with major depressive disorder.</w:t>
      </w:r>
      <w:r w:rsidRPr="00503474">
        <w:rPr>
          <w:noProof/>
        </w:rPr>
        <w:t xml:space="preserve"> J Psychiatry Neurosci, 2009. </w:t>
      </w:r>
      <w:r w:rsidRPr="00503474">
        <w:rPr>
          <w:b/>
          <w:noProof/>
        </w:rPr>
        <w:t>34</w:t>
      </w:r>
      <w:r w:rsidRPr="00503474">
        <w:rPr>
          <w:noProof/>
        </w:rPr>
        <w:t>(1): p. 41-54.</w:t>
      </w:r>
    </w:p>
    <w:p w14:paraId="13EE5288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8.</w:t>
      </w:r>
      <w:r w:rsidRPr="00503474">
        <w:rPr>
          <w:noProof/>
        </w:rPr>
        <w:tab/>
        <w:t xml:space="preserve">Schmaal, L., et al., </w:t>
      </w:r>
      <w:r w:rsidRPr="00503474">
        <w:rPr>
          <w:i/>
          <w:noProof/>
        </w:rPr>
        <w:t>Subcortical brain alterations in major depressive disorder: findings from the ENIGMA Major Depressive Disorder working group.</w:t>
      </w:r>
      <w:r w:rsidRPr="00503474">
        <w:rPr>
          <w:noProof/>
        </w:rPr>
        <w:t xml:space="preserve"> Mol Psychiatry, 2016. </w:t>
      </w:r>
      <w:r w:rsidRPr="00503474">
        <w:rPr>
          <w:b/>
          <w:noProof/>
        </w:rPr>
        <w:t>21</w:t>
      </w:r>
      <w:r w:rsidRPr="00503474">
        <w:rPr>
          <w:noProof/>
        </w:rPr>
        <w:t>(6): p. 806-12.</w:t>
      </w:r>
    </w:p>
    <w:p w14:paraId="137FA892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9.</w:t>
      </w:r>
      <w:r w:rsidRPr="00503474">
        <w:rPr>
          <w:noProof/>
        </w:rPr>
        <w:tab/>
        <w:t xml:space="preserve">Kassel, M.T., et al., </w:t>
      </w:r>
      <w:r w:rsidRPr="00503474">
        <w:rPr>
          <w:i/>
          <w:noProof/>
        </w:rPr>
        <w:t>Decreased Fronto-Limbic Activation and Disrupted Semantic-Cued List Learning in Major Depressive Disorder.</w:t>
      </w:r>
      <w:r w:rsidRPr="00503474">
        <w:rPr>
          <w:noProof/>
        </w:rPr>
        <w:t xml:space="preserve"> J Int Neuropsychol Soc, 2016. </w:t>
      </w:r>
      <w:r w:rsidRPr="00503474">
        <w:rPr>
          <w:b/>
          <w:noProof/>
        </w:rPr>
        <w:t>22</w:t>
      </w:r>
      <w:r w:rsidRPr="00503474">
        <w:rPr>
          <w:noProof/>
        </w:rPr>
        <w:t>(4): p. 412-25.</w:t>
      </w:r>
    </w:p>
    <w:p w14:paraId="0373BAA4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10.</w:t>
      </w:r>
      <w:r w:rsidRPr="00503474">
        <w:rPr>
          <w:noProof/>
        </w:rPr>
        <w:tab/>
        <w:t xml:space="preserve">Milne, A.M., G.M. MacQueen, and G.B. Hall, </w:t>
      </w:r>
      <w:r w:rsidRPr="00503474">
        <w:rPr>
          <w:i/>
          <w:noProof/>
        </w:rPr>
        <w:t>Abnormal hippocampal activation in patients with extensive history of major depression: an fMRI study.</w:t>
      </w:r>
      <w:r w:rsidRPr="00503474">
        <w:rPr>
          <w:noProof/>
        </w:rPr>
        <w:t xml:space="preserve"> J Psychiatry Neurosci, 2012. </w:t>
      </w:r>
      <w:r w:rsidRPr="00503474">
        <w:rPr>
          <w:b/>
          <w:noProof/>
        </w:rPr>
        <w:t>37</w:t>
      </w:r>
      <w:r w:rsidRPr="00503474">
        <w:rPr>
          <w:noProof/>
        </w:rPr>
        <w:t>(1): p. 28-36.</w:t>
      </w:r>
    </w:p>
    <w:p w14:paraId="6D32F5AB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11.</w:t>
      </w:r>
      <w:r w:rsidRPr="00503474">
        <w:rPr>
          <w:noProof/>
        </w:rPr>
        <w:tab/>
        <w:t xml:space="preserve">Young, K.D., et al., </w:t>
      </w:r>
      <w:r w:rsidRPr="00503474">
        <w:rPr>
          <w:i/>
          <w:noProof/>
        </w:rPr>
        <w:t>Functional anatomy of autobiographical memory recall deficits in depression.</w:t>
      </w:r>
      <w:r w:rsidRPr="00503474">
        <w:rPr>
          <w:noProof/>
        </w:rPr>
        <w:t xml:space="preserve"> Psychol Med, 2012. </w:t>
      </w:r>
      <w:r w:rsidRPr="00503474">
        <w:rPr>
          <w:b/>
          <w:noProof/>
        </w:rPr>
        <w:t>42</w:t>
      </w:r>
      <w:r w:rsidRPr="00503474">
        <w:rPr>
          <w:noProof/>
        </w:rPr>
        <w:t>(2): p. 345-57.</w:t>
      </w:r>
    </w:p>
    <w:p w14:paraId="21D9A3C8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12.</w:t>
      </w:r>
      <w:r w:rsidRPr="00503474">
        <w:rPr>
          <w:noProof/>
        </w:rPr>
        <w:tab/>
        <w:t xml:space="preserve">van Eijndhoven, P., et al., </w:t>
      </w:r>
      <w:r w:rsidRPr="00503474">
        <w:rPr>
          <w:i/>
          <w:noProof/>
        </w:rPr>
        <w:t>Neural basis of recollection in first-episode major depression.</w:t>
      </w:r>
      <w:r w:rsidRPr="00503474">
        <w:rPr>
          <w:noProof/>
        </w:rPr>
        <w:t xml:space="preserve"> Hum Brain Mapp, 2013. </w:t>
      </w:r>
      <w:r w:rsidRPr="00503474">
        <w:rPr>
          <w:b/>
          <w:noProof/>
        </w:rPr>
        <w:t>34</w:t>
      </w:r>
      <w:r w:rsidRPr="00503474">
        <w:rPr>
          <w:noProof/>
        </w:rPr>
        <w:t>(2): p. 283-94.</w:t>
      </w:r>
    </w:p>
    <w:p w14:paraId="3A0BD4ED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13.</w:t>
      </w:r>
      <w:r w:rsidRPr="00503474">
        <w:rPr>
          <w:noProof/>
        </w:rPr>
        <w:tab/>
        <w:t xml:space="preserve">Werner, N.S., et al., </w:t>
      </w:r>
      <w:r w:rsidRPr="00503474">
        <w:rPr>
          <w:i/>
          <w:noProof/>
        </w:rPr>
        <w:t>Functional MRI study of memory-related brain regions in patients with depressive disorder.</w:t>
      </w:r>
      <w:r w:rsidRPr="00503474">
        <w:rPr>
          <w:noProof/>
        </w:rPr>
        <w:t xml:space="preserve"> J Affect Disord, 2009. </w:t>
      </w:r>
      <w:r w:rsidRPr="00503474">
        <w:rPr>
          <w:b/>
          <w:noProof/>
        </w:rPr>
        <w:t>119</w:t>
      </w:r>
      <w:r w:rsidRPr="00503474">
        <w:rPr>
          <w:noProof/>
        </w:rPr>
        <w:t>(1-3): p. 124-31.</w:t>
      </w:r>
    </w:p>
    <w:p w14:paraId="23AEADC0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14.</w:t>
      </w:r>
      <w:r w:rsidRPr="00503474">
        <w:rPr>
          <w:noProof/>
        </w:rPr>
        <w:tab/>
        <w:t xml:space="preserve">Thomas, E.J. and R. Elliott, </w:t>
      </w:r>
      <w:r w:rsidRPr="00503474">
        <w:rPr>
          <w:i/>
          <w:noProof/>
        </w:rPr>
        <w:t>Brain imaging correlates of cognitive impairment in depression.</w:t>
      </w:r>
      <w:r w:rsidRPr="00503474">
        <w:rPr>
          <w:noProof/>
        </w:rPr>
        <w:t xml:space="preserve"> Front Hum Neurosci, 2009. </w:t>
      </w:r>
      <w:r w:rsidRPr="00503474">
        <w:rPr>
          <w:b/>
          <w:noProof/>
        </w:rPr>
        <w:t>3</w:t>
      </w:r>
      <w:r w:rsidRPr="00503474">
        <w:rPr>
          <w:noProof/>
        </w:rPr>
        <w:t>: p. 30.</w:t>
      </w:r>
    </w:p>
    <w:p w14:paraId="5D32EC04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15.</w:t>
      </w:r>
      <w:r w:rsidRPr="00503474">
        <w:rPr>
          <w:noProof/>
        </w:rPr>
        <w:tab/>
        <w:t xml:space="preserve">Browndyke, J.N., et al., </w:t>
      </w:r>
      <w:r w:rsidRPr="00503474">
        <w:rPr>
          <w:i/>
          <w:noProof/>
        </w:rPr>
        <w:t>Phenotypic regional functional imaging patterns during memory encoding in mild cognitive impairment and Alzheimer's disease.</w:t>
      </w:r>
      <w:r w:rsidRPr="00503474">
        <w:rPr>
          <w:noProof/>
        </w:rPr>
        <w:t xml:space="preserve"> Alzheimers Dement, 2013. </w:t>
      </w:r>
      <w:r w:rsidRPr="00503474">
        <w:rPr>
          <w:b/>
          <w:noProof/>
        </w:rPr>
        <w:t>9</w:t>
      </w:r>
      <w:r w:rsidRPr="00503474">
        <w:rPr>
          <w:noProof/>
        </w:rPr>
        <w:t>(3): p. 284-94.</w:t>
      </w:r>
    </w:p>
    <w:p w14:paraId="7FDF54B0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16.</w:t>
      </w:r>
      <w:r w:rsidRPr="00503474">
        <w:rPr>
          <w:noProof/>
        </w:rPr>
        <w:tab/>
        <w:t xml:space="preserve">Erk, S., et al., </w:t>
      </w:r>
      <w:r w:rsidRPr="00503474">
        <w:rPr>
          <w:i/>
          <w:noProof/>
        </w:rPr>
        <w:t>Evidence of neuronal compensation during episodic memory in subjective memory impairment.</w:t>
      </w:r>
      <w:r w:rsidRPr="00503474">
        <w:rPr>
          <w:noProof/>
        </w:rPr>
        <w:t xml:space="preserve"> Arch Gen Psychiatry, 2011. </w:t>
      </w:r>
      <w:r w:rsidRPr="00503474">
        <w:rPr>
          <w:b/>
          <w:noProof/>
        </w:rPr>
        <w:t>68</w:t>
      </w:r>
      <w:r w:rsidRPr="00503474">
        <w:rPr>
          <w:noProof/>
        </w:rPr>
        <w:t>(8): p. 845-52.</w:t>
      </w:r>
    </w:p>
    <w:p w14:paraId="42989ADD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17.</w:t>
      </w:r>
      <w:r w:rsidRPr="00503474">
        <w:rPr>
          <w:noProof/>
        </w:rPr>
        <w:tab/>
        <w:t xml:space="preserve">Schwindt, G.C. and S.E. Black, </w:t>
      </w:r>
      <w:r w:rsidRPr="00503474">
        <w:rPr>
          <w:i/>
          <w:noProof/>
        </w:rPr>
        <w:t>Functional imaging studies of episodic memory in Alzheimer's disease: a quantitative meta-analysis.</w:t>
      </w:r>
      <w:r w:rsidRPr="00503474">
        <w:rPr>
          <w:noProof/>
        </w:rPr>
        <w:t xml:space="preserve"> Neuroimage, 2009. </w:t>
      </w:r>
      <w:r w:rsidRPr="00503474">
        <w:rPr>
          <w:b/>
          <w:noProof/>
        </w:rPr>
        <w:t>45</w:t>
      </w:r>
      <w:r w:rsidRPr="00503474">
        <w:rPr>
          <w:noProof/>
        </w:rPr>
        <w:t>(1): p. 181-90.</w:t>
      </w:r>
    </w:p>
    <w:p w14:paraId="627D0A9C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18.</w:t>
      </w:r>
      <w:r w:rsidRPr="00503474">
        <w:rPr>
          <w:noProof/>
        </w:rPr>
        <w:tab/>
        <w:t xml:space="preserve">Erk, S., et al., </w:t>
      </w:r>
      <w:r w:rsidRPr="00503474">
        <w:rPr>
          <w:i/>
          <w:noProof/>
        </w:rPr>
        <w:t>Brain function in carriers of a genome-wide supported bipolar disorder variant.</w:t>
      </w:r>
      <w:r w:rsidRPr="00503474">
        <w:rPr>
          <w:noProof/>
        </w:rPr>
        <w:t xml:space="preserve"> Arch Gen Psychiatry, 2010. </w:t>
      </w:r>
      <w:r w:rsidRPr="00503474">
        <w:rPr>
          <w:b/>
          <w:noProof/>
        </w:rPr>
        <w:t>67</w:t>
      </w:r>
      <w:r w:rsidRPr="00503474">
        <w:rPr>
          <w:noProof/>
        </w:rPr>
        <w:t>(8): p. 803-11.</w:t>
      </w:r>
    </w:p>
    <w:p w14:paraId="41F34E54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19.</w:t>
      </w:r>
      <w:r w:rsidRPr="00503474">
        <w:rPr>
          <w:noProof/>
        </w:rPr>
        <w:tab/>
        <w:t xml:space="preserve">Erk, S., et al., </w:t>
      </w:r>
      <w:r w:rsidRPr="00503474">
        <w:rPr>
          <w:i/>
          <w:noProof/>
        </w:rPr>
        <w:t>Replication of brain function effects of a genome-wide supported psychiatric risk variant in the CACNA1C gene and new multi-locus effects.</w:t>
      </w:r>
      <w:r w:rsidRPr="00503474">
        <w:rPr>
          <w:noProof/>
        </w:rPr>
        <w:t xml:space="preserve"> Neuroimage, 2014. </w:t>
      </w:r>
      <w:r w:rsidRPr="00503474">
        <w:rPr>
          <w:b/>
          <w:noProof/>
        </w:rPr>
        <w:t>94</w:t>
      </w:r>
      <w:r w:rsidRPr="00503474">
        <w:rPr>
          <w:noProof/>
        </w:rPr>
        <w:t>: p. 147-154.</w:t>
      </w:r>
    </w:p>
    <w:p w14:paraId="51E481C5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20.</w:t>
      </w:r>
      <w:r w:rsidRPr="00503474">
        <w:rPr>
          <w:noProof/>
        </w:rPr>
        <w:tab/>
        <w:t xml:space="preserve">Erk, S., et al., </w:t>
      </w:r>
      <w:r w:rsidRPr="00503474">
        <w:rPr>
          <w:i/>
          <w:noProof/>
        </w:rPr>
        <w:t>Hippocampal and frontolimbic function as intermediate phenotype for psychosis: evidence from healthy relatives and a common risk variant in CACNA1C.</w:t>
      </w:r>
      <w:r w:rsidRPr="00503474">
        <w:rPr>
          <w:noProof/>
        </w:rPr>
        <w:t xml:space="preserve"> Biol Psychiatry, 2014. </w:t>
      </w:r>
      <w:r w:rsidRPr="00503474">
        <w:rPr>
          <w:b/>
          <w:noProof/>
        </w:rPr>
        <w:t>76</w:t>
      </w:r>
      <w:r w:rsidRPr="00503474">
        <w:rPr>
          <w:noProof/>
        </w:rPr>
        <w:t>(6): p. 466-75.</w:t>
      </w:r>
    </w:p>
    <w:p w14:paraId="45EAF36F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21.</w:t>
      </w:r>
      <w:r w:rsidRPr="00503474">
        <w:rPr>
          <w:noProof/>
        </w:rPr>
        <w:tab/>
        <w:t xml:space="preserve">Trivedi, M.H. and T.L. Greer, </w:t>
      </w:r>
      <w:r w:rsidRPr="00503474">
        <w:rPr>
          <w:i/>
          <w:noProof/>
        </w:rPr>
        <w:t>Cognitive dysfunction in unipolar depression: implications for treatment.</w:t>
      </w:r>
      <w:r w:rsidRPr="00503474">
        <w:rPr>
          <w:noProof/>
        </w:rPr>
        <w:t xml:space="preserve"> J Affect Disord, 2014. </w:t>
      </w:r>
      <w:r w:rsidRPr="00503474">
        <w:rPr>
          <w:b/>
          <w:noProof/>
        </w:rPr>
        <w:t>152-154</w:t>
      </w:r>
      <w:r w:rsidRPr="00503474">
        <w:rPr>
          <w:noProof/>
        </w:rPr>
        <w:t>: p. 19-27.</w:t>
      </w:r>
    </w:p>
    <w:p w14:paraId="320C368A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22.</w:t>
      </w:r>
      <w:r w:rsidRPr="00503474">
        <w:rPr>
          <w:noProof/>
        </w:rPr>
        <w:tab/>
        <w:t xml:space="preserve">Rosenblat, J.D., R. Kakar, and R.S. McIntyre, </w:t>
      </w:r>
      <w:r w:rsidRPr="00503474">
        <w:rPr>
          <w:i/>
          <w:noProof/>
        </w:rPr>
        <w:t>The Cognitive Effects of Antidepressants in Major Depressive Disorder: A Systematic Review and Meta-Analysis of Randomized Clinical Trials.</w:t>
      </w:r>
      <w:r w:rsidRPr="00503474">
        <w:rPr>
          <w:noProof/>
        </w:rPr>
        <w:t xml:space="preserve"> Int J Neuropsychopharmacol, 2015. </w:t>
      </w:r>
      <w:r w:rsidRPr="00503474">
        <w:rPr>
          <w:b/>
          <w:noProof/>
        </w:rPr>
        <w:t>19</w:t>
      </w:r>
      <w:r w:rsidRPr="00503474">
        <w:rPr>
          <w:noProof/>
        </w:rPr>
        <w:t>(2).</w:t>
      </w:r>
    </w:p>
    <w:p w14:paraId="2518B709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23.</w:t>
      </w:r>
      <w:r w:rsidRPr="00503474">
        <w:rPr>
          <w:noProof/>
        </w:rPr>
        <w:tab/>
        <w:t xml:space="preserve">Robertson, B., et al., </w:t>
      </w:r>
      <w:r w:rsidRPr="00503474">
        <w:rPr>
          <w:i/>
          <w:noProof/>
        </w:rPr>
        <w:t>Effect of bupropion extended release on negative emotion processing in major depressive disorder: a pilot functional magnetic resonance imaging study.</w:t>
      </w:r>
      <w:r w:rsidRPr="00503474">
        <w:rPr>
          <w:noProof/>
        </w:rPr>
        <w:t xml:space="preserve"> J Clin Psychiatry, 2007. </w:t>
      </w:r>
      <w:r w:rsidRPr="00503474">
        <w:rPr>
          <w:b/>
          <w:noProof/>
        </w:rPr>
        <w:t>68</w:t>
      </w:r>
      <w:r w:rsidRPr="00503474">
        <w:rPr>
          <w:noProof/>
        </w:rPr>
        <w:t>(2): p. 261-7.</w:t>
      </w:r>
    </w:p>
    <w:p w14:paraId="713A71C4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lastRenderedPageBreak/>
        <w:t>24.</w:t>
      </w:r>
      <w:r w:rsidRPr="00503474">
        <w:rPr>
          <w:noProof/>
        </w:rPr>
        <w:tab/>
        <w:t xml:space="preserve">Bremner, J.D., et al., </w:t>
      </w:r>
      <w:r w:rsidRPr="00503474">
        <w:rPr>
          <w:i/>
          <w:noProof/>
        </w:rPr>
        <w:t>Effects of antidepressant treatment on neural correlates of emotional and neutral declarative verbal memory in depression.</w:t>
      </w:r>
      <w:r w:rsidRPr="00503474">
        <w:rPr>
          <w:noProof/>
        </w:rPr>
        <w:t xml:space="preserve"> J Affect Disord, 2007. </w:t>
      </w:r>
      <w:r w:rsidRPr="00503474">
        <w:rPr>
          <w:b/>
          <w:noProof/>
        </w:rPr>
        <w:t>101</w:t>
      </w:r>
      <w:r w:rsidRPr="00503474">
        <w:rPr>
          <w:noProof/>
        </w:rPr>
        <w:t>(1-3): p. 99-111.</w:t>
      </w:r>
    </w:p>
    <w:p w14:paraId="1506144C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25.</w:t>
      </w:r>
      <w:r w:rsidRPr="00503474">
        <w:rPr>
          <w:noProof/>
        </w:rPr>
        <w:tab/>
        <w:t xml:space="preserve">Walsh, N.D., et al., </w:t>
      </w:r>
      <w:r w:rsidRPr="00503474">
        <w:rPr>
          <w:i/>
          <w:noProof/>
        </w:rPr>
        <w:t>A longitudinal functional magnetic resonance imaging study of verbal working memory in depression after antidepressant therapy.</w:t>
      </w:r>
      <w:r w:rsidRPr="00503474">
        <w:rPr>
          <w:noProof/>
        </w:rPr>
        <w:t xml:space="preserve"> Biol Psychiatry, 2007. </w:t>
      </w:r>
      <w:r w:rsidRPr="00503474">
        <w:rPr>
          <w:b/>
          <w:noProof/>
        </w:rPr>
        <w:t>62</w:t>
      </w:r>
      <w:r w:rsidRPr="00503474">
        <w:rPr>
          <w:noProof/>
        </w:rPr>
        <w:t>(11): p. 1236-43.</w:t>
      </w:r>
    </w:p>
    <w:p w14:paraId="0D7F22EF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26.</w:t>
      </w:r>
      <w:r w:rsidRPr="00503474">
        <w:rPr>
          <w:noProof/>
        </w:rPr>
        <w:tab/>
        <w:t xml:space="preserve">Jeneson, A., K.N. Mauldin, and L.R. Squire, </w:t>
      </w:r>
      <w:r w:rsidRPr="00503474">
        <w:rPr>
          <w:i/>
          <w:noProof/>
        </w:rPr>
        <w:t>Intact working memory for relational information after medial temporal lobe damage.</w:t>
      </w:r>
      <w:r w:rsidRPr="00503474">
        <w:rPr>
          <w:noProof/>
        </w:rPr>
        <w:t xml:space="preserve"> J Neurosci, 2010. </w:t>
      </w:r>
      <w:r w:rsidRPr="00503474">
        <w:rPr>
          <w:b/>
          <w:noProof/>
        </w:rPr>
        <w:t>30</w:t>
      </w:r>
      <w:r w:rsidRPr="00503474">
        <w:rPr>
          <w:noProof/>
        </w:rPr>
        <w:t>(41): p. 13624-9.</w:t>
      </w:r>
    </w:p>
    <w:p w14:paraId="009E1446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27.</w:t>
      </w:r>
      <w:r w:rsidRPr="00503474">
        <w:rPr>
          <w:noProof/>
        </w:rPr>
        <w:tab/>
        <w:t xml:space="preserve">Squire, L.R. and A.J. Dede, </w:t>
      </w:r>
      <w:r w:rsidRPr="00503474">
        <w:rPr>
          <w:i/>
          <w:noProof/>
        </w:rPr>
        <w:t>Conscious and unconscious memory systems.</w:t>
      </w:r>
      <w:r w:rsidRPr="00503474">
        <w:rPr>
          <w:noProof/>
        </w:rPr>
        <w:t xml:space="preserve"> Cold Spring Harb Perspect Biol, 2015. </w:t>
      </w:r>
      <w:r w:rsidRPr="00503474">
        <w:rPr>
          <w:b/>
          <w:noProof/>
        </w:rPr>
        <w:t>7</w:t>
      </w:r>
      <w:r w:rsidRPr="00503474">
        <w:rPr>
          <w:noProof/>
        </w:rPr>
        <w:t>(3): p. a021667.</w:t>
      </w:r>
    </w:p>
    <w:p w14:paraId="7D7CACE3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28.</w:t>
      </w:r>
      <w:r w:rsidRPr="00503474">
        <w:rPr>
          <w:noProof/>
        </w:rPr>
        <w:tab/>
        <w:t xml:space="preserve">Eichenbaum, H., A.P. Yonelinas, and C. Ranganath, </w:t>
      </w:r>
      <w:r w:rsidRPr="00503474">
        <w:rPr>
          <w:i/>
          <w:noProof/>
        </w:rPr>
        <w:t>The medial temporal lobe and recognition memory.</w:t>
      </w:r>
      <w:r w:rsidRPr="00503474">
        <w:rPr>
          <w:noProof/>
        </w:rPr>
        <w:t xml:space="preserve"> Annu Rev Neurosci, 2007. </w:t>
      </w:r>
      <w:r w:rsidRPr="00503474">
        <w:rPr>
          <w:b/>
          <w:noProof/>
        </w:rPr>
        <w:t>30</w:t>
      </w:r>
      <w:r w:rsidRPr="00503474">
        <w:rPr>
          <w:noProof/>
        </w:rPr>
        <w:t>: p. 123-52.</w:t>
      </w:r>
    </w:p>
    <w:p w14:paraId="5CB0B6B0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29.</w:t>
      </w:r>
      <w:r w:rsidRPr="00503474">
        <w:rPr>
          <w:noProof/>
        </w:rPr>
        <w:tab/>
        <w:t xml:space="preserve">Scalici, F., C. Caltagirone, and G.A. Carlesimo, </w:t>
      </w:r>
      <w:r w:rsidRPr="00503474">
        <w:rPr>
          <w:i/>
          <w:noProof/>
        </w:rPr>
        <w:t>The contribution of different prefrontal cortex regions to recollection and familiarity: a review of fMRI data.</w:t>
      </w:r>
      <w:r w:rsidRPr="00503474">
        <w:rPr>
          <w:noProof/>
        </w:rPr>
        <w:t xml:space="preserve"> Neurosci Biobehav Rev, 2017. </w:t>
      </w:r>
      <w:r w:rsidRPr="00503474">
        <w:rPr>
          <w:b/>
          <w:noProof/>
        </w:rPr>
        <w:t>83</w:t>
      </w:r>
      <w:r w:rsidRPr="00503474">
        <w:rPr>
          <w:noProof/>
        </w:rPr>
        <w:t>: p. 240-251.</w:t>
      </w:r>
    </w:p>
    <w:p w14:paraId="549DE0B4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30.</w:t>
      </w:r>
      <w:r w:rsidRPr="00503474">
        <w:rPr>
          <w:noProof/>
        </w:rPr>
        <w:tab/>
        <w:t xml:space="preserve">Slotnick, S.D., </w:t>
      </w:r>
      <w:r w:rsidRPr="00503474">
        <w:rPr>
          <w:i/>
          <w:noProof/>
        </w:rPr>
        <w:t>The nature of recollection in behavior and the brain.</w:t>
      </w:r>
      <w:r w:rsidRPr="00503474">
        <w:rPr>
          <w:noProof/>
        </w:rPr>
        <w:t xml:space="preserve"> Neuroreport, 2013. </w:t>
      </w:r>
      <w:r w:rsidRPr="00503474">
        <w:rPr>
          <w:b/>
          <w:noProof/>
        </w:rPr>
        <w:t>24</w:t>
      </w:r>
      <w:r w:rsidRPr="00503474">
        <w:rPr>
          <w:noProof/>
        </w:rPr>
        <w:t>(12): p. 663-70.</w:t>
      </w:r>
    </w:p>
    <w:p w14:paraId="33B15DCE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31.</w:t>
      </w:r>
      <w:r w:rsidRPr="00503474">
        <w:rPr>
          <w:noProof/>
        </w:rPr>
        <w:tab/>
        <w:t xml:space="preserve">Zeineh, M.M., et al., </w:t>
      </w:r>
      <w:r w:rsidRPr="00503474">
        <w:rPr>
          <w:i/>
          <w:noProof/>
        </w:rPr>
        <w:t>Dynamics of the hippocampus during encoding and retrieval of face-name pairs.</w:t>
      </w:r>
      <w:r w:rsidRPr="00503474">
        <w:rPr>
          <w:noProof/>
        </w:rPr>
        <w:t xml:space="preserve"> Science, 2003. </w:t>
      </w:r>
      <w:r w:rsidRPr="00503474">
        <w:rPr>
          <w:b/>
          <w:noProof/>
        </w:rPr>
        <w:t>299</w:t>
      </w:r>
      <w:r w:rsidRPr="00503474">
        <w:rPr>
          <w:noProof/>
        </w:rPr>
        <w:t>(5606): p. 577-80.</w:t>
      </w:r>
    </w:p>
    <w:p w14:paraId="2B652005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32.</w:t>
      </w:r>
      <w:r w:rsidRPr="00503474">
        <w:rPr>
          <w:noProof/>
        </w:rPr>
        <w:tab/>
        <w:t xml:space="preserve">Kepa, A., et al., </w:t>
      </w:r>
      <w:r w:rsidRPr="00503474">
        <w:rPr>
          <w:i/>
          <w:noProof/>
        </w:rPr>
        <w:t>Associations of the Intellectual Disability Gene MYT1L with Helix-Loop-Helix Gene Expression, Hippocampus Volume and Hippocampus Activation During Memory Retrieval.</w:t>
      </w:r>
      <w:r w:rsidRPr="00503474">
        <w:rPr>
          <w:noProof/>
        </w:rPr>
        <w:t xml:space="preserve"> Neuropsychopharmacology, 2017. </w:t>
      </w:r>
      <w:r w:rsidRPr="00503474">
        <w:rPr>
          <w:b/>
          <w:noProof/>
        </w:rPr>
        <w:t>42</w:t>
      </w:r>
      <w:r w:rsidRPr="00503474">
        <w:rPr>
          <w:noProof/>
        </w:rPr>
        <w:t>(13): p. 2516-2526.</w:t>
      </w:r>
    </w:p>
    <w:p w14:paraId="0C68AF83" w14:textId="77777777" w:rsidR="00503474" w:rsidRPr="00503474" w:rsidRDefault="00503474" w:rsidP="00503474">
      <w:pPr>
        <w:pStyle w:val="EndNoteBibliography"/>
        <w:spacing w:after="0"/>
        <w:ind w:left="720" w:hanging="720"/>
        <w:rPr>
          <w:noProof/>
        </w:rPr>
      </w:pPr>
      <w:r w:rsidRPr="00503474">
        <w:rPr>
          <w:noProof/>
        </w:rPr>
        <w:t>33.</w:t>
      </w:r>
      <w:r w:rsidRPr="00503474">
        <w:rPr>
          <w:noProof/>
        </w:rPr>
        <w:tab/>
        <w:t xml:space="preserve">MacQueen, G. and T. Frodl, </w:t>
      </w:r>
      <w:r w:rsidRPr="00503474">
        <w:rPr>
          <w:i/>
          <w:noProof/>
        </w:rPr>
        <w:t>The hippocampus in major depression: evidence for the convergence of the bench and bedside in psychiatric research?</w:t>
      </w:r>
      <w:r w:rsidRPr="00503474">
        <w:rPr>
          <w:noProof/>
        </w:rPr>
        <w:t xml:space="preserve"> Mol Psychiatry, 2011. </w:t>
      </w:r>
      <w:r w:rsidRPr="00503474">
        <w:rPr>
          <w:b/>
          <w:noProof/>
        </w:rPr>
        <w:t>16</w:t>
      </w:r>
      <w:r w:rsidRPr="00503474">
        <w:rPr>
          <w:noProof/>
        </w:rPr>
        <w:t>(3): p. 252-64.</w:t>
      </w:r>
    </w:p>
    <w:p w14:paraId="174B1886" w14:textId="77777777" w:rsidR="00503474" w:rsidRPr="00503474" w:rsidRDefault="00503474" w:rsidP="00503474">
      <w:pPr>
        <w:pStyle w:val="EndNoteBibliography"/>
        <w:ind w:left="720" w:hanging="720"/>
        <w:rPr>
          <w:noProof/>
        </w:rPr>
      </w:pPr>
      <w:r w:rsidRPr="00503474">
        <w:rPr>
          <w:noProof/>
        </w:rPr>
        <w:t>34.</w:t>
      </w:r>
      <w:r w:rsidRPr="00503474">
        <w:rPr>
          <w:noProof/>
        </w:rPr>
        <w:tab/>
        <w:t xml:space="preserve">Santarelli, L., et al., </w:t>
      </w:r>
      <w:r w:rsidRPr="00503474">
        <w:rPr>
          <w:i/>
          <w:noProof/>
        </w:rPr>
        <w:t>Requirement of hippocampal neurogenesis for the behavioral effects of antidepressants.</w:t>
      </w:r>
      <w:r w:rsidRPr="00503474">
        <w:rPr>
          <w:noProof/>
        </w:rPr>
        <w:t xml:space="preserve"> Science, 2003. </w:t>
      </w:r>
      <w:r w:rsidRPr="00503474">
        <w:rPr>
          <w:b/>
          <w:noProof/>
        </w:rPr>
        <w:t>301</w:t>
      </w:r>
      <w:r w:rsidRPr="00503474">
        <w:rPr>
          <w:noProof/>
        </w:rPr>
        <w:t>(5634): p. 805-9.</w:t>
      </w:r>
    </w:p>
    <w:p w14:paraId="75C4851E" w14:textId="65A64263" w:rsidR="005C25AA" w:rsidRPr="00DC1933" w:rsidRDefault="00360778">
      <w:pPr>
        <w:rPr>
          <w:sz w:val="20"/>
          <w:szCs w:val="20"/>
        </w:rPr>
      </w:pPr>
      <w:r w:rsidRPr="007E20C3">
        <w:rPr>
          <w:sz w:val="20"/>
          <w:szCs w:val="20"/>
        </w:rPr>
        <w:fldChar w:fldCharType="end"/>
      </w:r>
    </w:p>
    <w:sectPr w:rsidR="005C25AA" w:rsidRPr="00DC1933" w:rsidSect="00961619">
      <w:pgSz w:w="11906" w:h="16838"/>
      <w:pgMar w:top="1418" w:right="1134" w:bottom="1134" w:left="1418" w:header="709" w:footer="709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0D14BF6" w16cid:durableId="1EF4A6B6"/>
  <w16cid:commentId w16cid:paraId="1EC05313" w16cid:durableId="1EF4A6B7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5A36EF5" w14:textId="77777777" w:rsidR="00A000C8" w:rsidRDefault="00A000C8" w:rsidP="00961619">
      <w:pPr>
        <w:spacing w:after="0" w:line="240" w:lineRule="auto"/>
      </w:pPr>
      <w:r>
        <w:separator/>
      </w:r>
    </w:p>
  </w:endnote>
  <w:endnote w:type="continuationSeparator" w:id="0">
    <w:p w14:paraId="3EF07FD2" w14:textId="77777777" w:rsidR="00A000C8" w:rsidRDefault="00A000C8" w:rsidP="0096161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7117572" w14:textId="77777777" w:rsidR="00A000C8" w:rsidRDefault="00A000C8" w:rsidP="00961619">
      <w:pPr>
        <w:spacing w:after="0" w:line="240" w:lineRule="auto"/>
      </w:pPr>
      <w:r>
        <w:separator/>
      </w:r>
    </w:p>
  </w:footnote>
  <w:footnote w:type="continuationSeparator" w:id="0">
    <w:p w14:paraId="2DC0763E" w14:textId="77777777" w:rsidR="00A000C8" w:rsidRDefault="00A000C8" w:rsidP="0096161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037037"/>
    <w:multiLevelType w:val="hybridMultilevel"/>
    <w:tmpl w:val="C19C1918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AC1947"/>
    <w:multiLevelType w:val="hybridMultilevel"/>
    <w:tmpl w:val="166A29BC"/>
    <w:lvl w:ilvl="0" w:tplc="B2DE728E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82702A6"/>
    <w:multiLevelType w:val="hybridMultilevel"/>
    <w:tmpl w:val="8760F25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9220FD7"/>
    <w:multiLevelType w:val="hybridMultilevel"/>
    <w:tmpl w:val="1A5E0732"/>
    <w:lvl w:ilvl="0" w:tplc="3B80EE42">
      <w:numFmt w:val="bullet"/>
      <w:lvlText w:val=""/>
      <w:lvlJc w:val="left"/>
      <w:pPr>
        <w:ind w:left="720" w:hanging="360"/>
      </w:pPr>
      <w:rPr>
        <w:rFonts w:ascii="Wingdings" w:eastAsiaTheme="minorHAnsi" w:hAnsi="Wingdings" w:cs="Tahoma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DA40D6A"/>
    <w:multiLevelType w:val="hybridMultilevel"/>
    <w:tmpl w:val="3F5636FE"/>
    <w:lvl w:ilvl="0" w:tplc="EB76B160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78A1F44"/>
    <w:multiLevelType w:val="hybridMultilevel"/>
    <w:tmpl w:val="D1F2C06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D1CC4C8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  <w:sz w:val="22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2E06E9C"/>
    <w:multiLevelType w:val="hybridMultilevel"/>
    <w:tmpl w:val="15F47886"/>
    <w:lvl w:ilvl="0" w:tplc="F13066A4">
      <w:numFmt w:val="decimal"/>
      <w:lvlText w:val="%1)"/>
      <w:lvlJc w:val="left"/>
      <w:pPr>
        <w:ind w:left="360" w:hanging="360"/>
      </w:pPr>
      <w:rPr>
        <w:rFonts w:hint="default"/>
        <w:sz w:val="28"/>
      </w:rPr>
    </w:lvl>
    <w:lvl w:ilvl="1" w:tplc="0B005D00">
      <w:start w:val="1"/>
      <w:numFmt w:val="lowerLetter"/>
      <w:lvlText w:val="%2."/>
      <w:lvlJc w:val="left"/>
      <w:pPr>
        <w:ind w:left="1080" w:hanging="360"/>
      </w:pPr>
      <w:rPr>
        <w:b w:val="0"/>
      </w:rPr>
    </w:lvl>
    <w:lvl w:ilvl="2" w:tplc="EB76B160">
      <w:start w:val="2"/>
      <w:numFmt w:val="bullet"/>
      <w:lvlText w:val="-"/>
      <w:lvlJc w:val="left"/>
      <w:pPr>
        <w:ind w:left="1800" w:hanging="180"/>
      </w:pPr>
      <w:rPr>
        <w:rFonts w:ascii="Calibri" w:eastAsiaTheme="minorHAnsi" w:hAnsi="Calibri" w:cstheme="minorBidi" w:hint="default"/>
      </w:rPr>
    </w:lvl>
    <w:lvl w:ilvl="3" w:tplc="0407000F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336E2F9A"/>
    <w:multiLevelType w:val="hybridMultilevel"/>
    <w:tmpl w:val="A67C9228"/>
    <w:lvl w:ilvl="0" w:tplc="86F6F556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CCE76F3"/>
    <w:multiLevelType w:val="hybridMultilevel"/>
    <w:tmpl w:val="3F9CBE1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5BA376E"/>
    <w:multiLevelType w:val="hybridMultilevel"/>
    <w:tmpl w:val="6C9291E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72E0252"/>
    <w:multiLevelType w:val="hybridMultilevel"/>
    <w:tmpl w:val="DADEFAF4"/>
    <w:lvl w:ilvl="0" w:tplc="D7BA8416">
      <w:numFmt w:val="bullet"/>
      <w:lvlText w:val="-"/>
      <w:lvlJc w:val="left"/>
      <w:pPr>
        <w:ind w:left="1065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78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0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2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4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6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8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0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25" w:hanging="360"/>
      </w:pPr>
      <w:rPr>
        <w:rFonts w:ascii="Wingdings" w:hAnsi="Wingdings" w:hint="default"/>
      </w:rPr>
    </w:lvl>
  </w:abstractNum>
  <w:abstractNum w:abstractNumId="11" w15:restartNumberingAfterBreak="0">
    <w:nsid w:val="4CD24A47"/>
    <w:multiLevelType w:val="hybridMultilevel"/>
    <w:tmpl w:val="71B0D84C"/>
    <w:lvl w:ilvl="0" w:tplc="04070001">
      <w:start w:val="1"/>
      <w:numFmt w:val="bullet"/>
      <w:lvlText w:val=""/>
      <w:lvlJc w:val="left"/>
      <w:pPr>
        <w:ind w:left="1776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2496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3216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936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656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376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6096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816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536" w:hanging="360"/>
      </w:pPr>
      <w:rPr>
        <w:rFonts w:ascii="Wingdings" w:hAnsi="Wingdings" w:hint="default"/>
      </w:rPr>
    </w:lvl>
  </w:abstractNum>
  <w:abstractNum w:abstractNumId="12" w15:restartNumberingAfterBreak="0">
    <w:nsid w:val="605907BE"/>
    <w:multiLevelType w:val="hybridMultilevel"/>
    <w:tmpl w:val="743E09E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2B92A92"/>
    <w:multiLevelType w:val="hybridMultilevel"/>
    <w:tmpl w:val="0422CE0E"/>
    <w:lvl w:ilvl="0" w:tplc="4DD67904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B321F77"/>
    <w:multiLevelType w:val="hybridMultilevel"/>
    <w:tmpl w:val="9C7CAEB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0"/>
  </w:num>
  <w:num w:numId="3">
    <w:abstractNumId w:val="9"/>
  </w:num>
  <w:num w:numId="4">
    <w:abstractNumId w:val="12"/>
  </w:num>
  <w:num w:numId="5">
    <w:abstractNumId w:val="2"/>
  </w:num>
  <w:num w:numId="6">
    <w:abstractNumId w:val="7"/>
  </w:num>
  <w:num w:numId="7">
    <w:abstractNumId w:val="6"/>
  </w:num>
  <w:num w:numId="8">
    <w:abstractNumId w:val="4"/>
  </w:num>
  <w:num w:numId="9">
    <w:abstractNumId w:val="8"/>
  </w:num>
  <w:num w:numId="10">
    <w:abstractNumId w:val="3"/>
  </w:num>
  <w:num w:numId="11">
    <w:abstractNumId w:val="14"/>
  </w:num>
  <w:num w:numId="12">
    <w:abstractNumId w:val="1"/>
  </w:num>
  <w:num w:numId="13">
    <w:abstractNumId w:val="13"/>
  </w:num>
  <w:num w:numId="14">
    <w:abstractNumId w:val="0"/>
  </w:num>
  <w:num w:numId="15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d9zedx5azzdvyepzt7vexvwarszpd9przxr&quot;&gt;AiDA_Analyseplan6&lt;record-ids&gt;&lt;item&gt;14&lt;/item&gt;&lt;item&gt;15&lt;/item&gt;&lt;item&gt;16&lt;/item&gt;&lt;item&gt;26&lt;/item&gt;&lt;item&gt;29&lt;/item&gt;&lt;item&gt;32&lt;/item&gt;&lt;item&gt;35&lt;/item&gt;&lt;item&gt;39&lt;/item&gt;&lt;item&gt;41&lt;/item&gt;&lt;item&gt;45&lt;/item&gt;&lt;item&gt;46&lt;/item&gt;&lt;item&gt;57&lt;/item&gt;&lt;item&gt;58&lt;/item&gt;&lt;item&gt;59&lt;/item&gt;&lt;item&gt;60&lt;/item&gt;&lt;item&gt;62&lt;/item&gt;&lt;item&gt;63&lt;/item&gt;&lt;item&gt;64&lt;/item&gt;&lt;item&gt;65&lt;/item&gt;&lt;item&gt;66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/record-ids&gt;&lt;/item&gt;&lt;/Libraries&gt;"/>
  </w:docVars>
  <w:rsids>
    <w:rsidRoot w:val="00837E42"/>
    <w:rsid w:val="00002BC4"/>
    <w:rsid w:val="00004931"/>
    <w:rsid w:val="00010F17"/>
    <w:rsid w:val="00014C59"/>
    <w:rsid w:val="00020949"/>
    <w:rsid w:val="00021852"/>
    <w:rsid w:val="000254E6"/>
    <w:rsid w:val="0002571B"/>
    <w:rsid w:val="00025927"/>
    <w:rsid w:val="00026165"/>
    <w:rsid w:val="000267C7"/>
    <w:rsid w:val="00026CB8"/>
    <w:rsid w:val="000311F9"/>
    <w:rsid w:val="000328BE"/>
    <w:rsid w:val="00036014"/>
    <w:rsid w:val="00040EA9"/>
    <w:rsid w:val="00040F3B"/>
    <w:rsid w:val="00041A61"/>
    <w:rsid w:val="00043125"/>
    <w:rsid w:val="0005448D"/>
    <w:rsid w:val="000572D6"/>
    <w:rsid w:val="00063670"/>
    <w:rsid w:val="0006432C"/>
    <w:rsid w:val="0006521C"/>
    <w:rsid w:val="000709FB"/>
    <w:rsid w:val="00077495"/>
    <w:rsid w:val="00086F50"/>
    <w:rsid w:val="00087DC3"/>
    <w:rsid w:val="00090653"/>
    <w:rsid w:val="0009180D"/>
    <w:rsid w:val="00094510"/>
    <w:rsid w:val="00094B0A"/>
    <w:rsid w:val="000A1AAC"/>
    <w:rsid w:val="000A4FC5"/>
    <w:rsid w:val="000A6280"/>
    <w:rsid w:val="000A761F"/>
    <w:rsid w:val="000B11D6"/>
    <w:rsid w:val="000B44D7"/>
    <w:rsid w:val="000B6132"/>
    <w:rsid w:val="000B71D9"/>
    <w:rsid w:val="000B7923"/>
    <w:rsid w:val="000C4233"/>
    <w:rsid w:val="000C7645"/>
    <w:rsid w:val="000D1CE2"/>
    <w:rsid w:val="000D4527"/>
    <w:rsid w:val="000D53FA"/>
    <w:rsid w:val="000D6BB4"/>
    <w:rsid w:val="000E508F"/>
    <w:rsid w:val="000F31D0"/>
    <w:rsid w:val="000F3EFD"/>
    <w:rsid w:val="000F4697"/>
    <w:rsid w:val="00102602"/>
    <w:rsid w:val="00102E4D"/>
    <w:rsid w:val="00102F97"/>
    <w:rsid w:val="00103A2E"/>
    <w:rsid w:val="00106847"/>
    <w:rsid w:val="001070B0"/>
    <w:rsid w:val="00112D4F"/>
    <w:rsid w:val="00113D42"/>
    <w:rsid w:val="00123EC5"/>
    <w:rsid w:val="0012569C"/>
    <w:rsid w:val="0013184B"/>
    <w:rsid w:val="001329D0"/>
    <w:rsid w:val="00135AAD"/>
    <w:rsid w:val="0014102A"/>
    <w:rsid w:val="00142667"/>
    <w:rsid w:val="00143D77"/>
    <w:rsid w:val="00145DB8"/>
    <w:rsid w:val="00151F22"/>
    <w:rsid w:val="00153792"/>
    <w:rsid w:val="00154E5B"/>
    <w:rsid w:val="0015621D"/>
    <w:rsid w:val="00162A65"/>
    <w:rsid w:val="00163CD9"/>
    <w:rsid w:val="00175406"/>
    <w:rsid w:val="001802C2"/>
    <w:rsid w:val="00187562"/>
    <w:rsid w:val="001878AC"/>
    <w:rsid w:val="00192FB0"/>
    <w:rsid w:val="00194172"/>
    <w:rsid w:val="001A2CA7"/>
    <w:rsid w:val="001A43AE"/>
    <w:rsid w:val="001B3070"/>
    <w:rsid w:val="001B7F37"/>
    <w:rsid w:val="001C19C9"/>
    <w:rsid w:val="001C3FCB"/>
    <w:rsid w:val="001C635A"/>
    <w:rsid w:val="001C6CC8"/>
    <w:rsid w:val="001D23BE"/>
    <w:rsid w:val="001D3601"/>
    <w:rsid w:val="001D4228"/>
    <w:rsid w:val="001E63F8"/>
    <w:rsid w:val="001F02E5"/>
    <w:rsid w:val="001F1DD9"/>
    <w:rsid w:val="001F234D"/>
    <w:rsid w:val="001F39C6"/>
    <w:rsid w:val="001F42F0"/>
    <w:rsid w:val="001F4A78"/>
    <w:rsid w:val="001F6DDC"/>
    <w:rsid w:val="001F7A52"/>
    <w:rsid w:val="00212D6F"/>
    <w:rsid w:val="002142C9"/>
    <w:rsid w:val="002162FD"/>
    <w:rsid w:val="002164B6"/>
    <w:rsid w:val="00216793"/>
    <w:rsid w:val="00220FC1"/>
    <w:rsid w:val="002232BC"/>
    <w:rsid w:val="0022337C"/>
    <w:rsid w:val="00224716"/>
    <w:rsid w:val="00224B9D"/>
    <w:rsid w:val="0022740A"/>
    <w:rsid w:val="002303B8"/>
    <w:rsid w:val="0023222F"/>
    <w:rsid w:val="002341AF"/>
    <w:rsid w:val="00237205"/>
    <w:rsid w:val="002430FA"/>
    <w:rsid w:val="00244114"/>
    <w:rsid w:val="00245DF6"/>
    <w:rsid w:val="00251094"/>
    <w:rsid w:val="00253909"/>
    <w:rsid w:val="00254D2D"/>
    <w:rsid w:val="00256573"/>
    <w:rsid w:val="00256D94"/>
    <w:rsid w:val="002647C8"/>
    <w:rsid w:val="00271FFA"/>
    <w:rsid w:val="002762CB"/>
    <w:rsid w:val="002774EF"/>
    <w:rsid w:val="00277E2F"/>
    <w:rsid w:val="002801B6"/>
    <w:rsid w:val="00286A5F"/>
    <w:rsid w:val="002875B7"/>
    <w:rsid w:val="00290E83"/>
    <w:rsid w:val="00292D4D"/>
    <w:rsid w:val="00294AD4"/>
    <w:rsid w:val="00296B4F"/>
    <w:rsid w:val="002A2019"/>
    <w:rsid w:val="002A4CF9"/>
    <w:rsid w:val="002A619F"/>
    <w:rsid w:val="002A7038"/>
    <w:rsid w:val="002B210C"/>
    <w:rsid w:val="002B30E7"/>
    <w:rsid w:val="002C1B93"/>
    <w:rsid w:val="002C1FFF"/>
    <w:rsid w:val="002C2DE1"/>
    <w:rsid w:val="002C5D9B"/>
    <w:rsid w:val="002C6293"/>
    <w:rsid w:val="002C7D31"/>
    <w:rsid w:val="002C7E67"/>
    <w:rsid w:val="002D1F67"/>
    <w:rsid w:val="002E55CE"/>
    <w:rsid w:val="002E5C20"/>
    <w:rsid w:val="002F17C0"/>
    <w:rsid w:val="002F5D2E"/>
    <w:rsid w:val="002F6FCF"/>
    <w:rsid w:val="003017A3"/>
    <w:rsid w:val="003051FC"/>
    <w:rsid w:val="003123BD"/>
    <w:rsid w:val="003144F5"/>
    <w:rsid w:val="00315266"/>
    <w:rsid w:val="003254DC"/>
    <w:rsid w:val="00325B6C"/>
    <w:rsid w:val="00331F77"/>
    <w:rsid w:val="00341569"/>
    <w:rsid w:val="003424B4"/>
    <w:rsid w:val="00342AF2"/>
    <w:rsid w:val="0034745B"/>
    <w:rsid w:val="00347FAD"/>
    <w:rsid w:val="00353BFE"/>
    <w:rsid w:val="00353DFB"/>
    <w:rsid w:val="00355EDB"/>
    <w:rsid w:val="0035660B"/>
    <w:rsid w:val="00360778"/>
    <w:rsid w:val="00361026"/>
    <w:rsid w:val="003709CD"/>
    <w:rsid w:val="003727D9"/>
    <w:rsid w:val="00381581"/>
    <w:rsid w:val="003830D9"/>
    <w:rsid w:val="0038497C"/>
    <w:rsid w:val="00387110"/>
    <w:rsid w:val="003874D1"/>
    <w:rsid w:val="003921EB"/>
    <w:rsid w:val="003A1AC5"/>
    <w:rsid w:val="003A759E"/>
    <w:rsid w:val="003B0B00"/>
    <w:rsid w:val="003B4857"/>
    <w:rsid w:val="003B6554"/>
    <w:rsid w:val="003B6BA6"/>
    <w:rsid w:val="003C10E5"/>
    <w:rsid w:val="003C206D"/>
    <w:rsid w:val="003C7650"/>
    <w:rsid w:val="003D6046"/>
    <w:rsid w:val="003D79DD"/>
    <w:rsid w:val="003E0077"/>
    <w:rsid w:val="003E6957"/>
    <w:rsid w:val="003E796E"/>
    <w:rsid w:val="003F034E"/>
    <w:rsid w:val="003F288D"/>
    <w:rsid w:val="003F4FA1"/>
    <w:rsid w:val="00402A8B"/>
    <w:rsid w:val="00404F33"/>
    <w:rsid w:val="0041445F"/>
    <w:rsid w:val="0041497C"/>
    <w:rsid w:val="00415BED"/>
    <w:rsid w:val="00416077"/>
    <w:rsid w:val="00420B9D"/>
    <w:rsid w:val="00424B7A"/>
    <w:rsid w:val="00427747"/>
    <w:rsid w:val="00430C71"/>
    <w:rsid w:val="00432406"/>
    <w:rsid w:val="004328E5"/>
    <w:rsid w:val="00432F73"/>
    <w:rsid w:val="00434B3A"/>
    <w:rsid w:val="00440C82"/>
    <w:rsid w:val="00443F66"/>
    <w:rsid w:val="004449D0"/>
    <w:rsid w:val="00450414"/>
    <w:rsid w:val="00452C50"/>
    <w:rsid w:val="004532C5"/>
    <w:rsid w:val="004611AA"/>
    <w:rsid w:val="0046233B"/>
    <w:rsid w:val="00462B19"/>
    <w:rsid w:val="00463449"/>
    <w:rsid w:val="0047099D"/>
    <w:rsid w:val="00474A29"/>
    <w:rsid w:val="00477911"/>
    <w:rsid w:val="00477CBF"/>
    <w:rsid w:val="00480904"/>
    <w:rsid w:val="0048093F"/>
    <w:rsid w:val="00483E0A"/>
    <w:rsid w:val="00493F22"/>
    <w:rsid w:val="00497C2B"/>
    <w:rsid w:val="004A125D"/>
    <w:rsid w:val="004B071C"/>
    <w:rsid w:val="004B29F1"/>
    <w:rsid w:val="004B52A7"/>
    <w:rsid w:val="004B63BE"/>
    <w:rsid w:val="004B6AE0"/>
    <w:rsid w:val="004B7E35"/>
    <w:rsid w:val="004C0566"/>
    <w:rsid w:val="004C5675"/>
    <w:rsid w:val="004C64C7"/>
    <w:rsid w:val="004C767B"/>
    <w:rsid w:val="004D149C"/>
    <w:rsid w:val="004D7D18"/>
    <w:rsid w:val="004E30AA"/>
    <w:rsid w:val="004E6D6A"/>
    <w:rsid w:val="004F1057"/>
    <w:rsid w:val="004F1CA9"/>
    <w:rsid w:val="004F2D8A"/>
    <w:rsid w:val="00500656"/>
    <w:rsid w:val="00501A7F"/>
    <w:rsid w:val="00503474"/>
    <w:rsid w:val="00504844"/>
    <w:rsid w:val="00506023"/>
    <w:rsid w:val="00506837"/>
    <w:rsid w:val="00506D99"/>
    <w:rsid w:val="00511B5A"/>
    <w:rsid w:val="00511C98"/>
    <w:rsid w:val="00511F01"/>
    <w:rsid w:val="00512CD3"/>
    <w:rsid w:val="00520E70"/>
    <w:rsid w:val="00523E9C"/>
    <w:rsid w:val="00526C6E"/>
    <w:rsid w:val="00527197"/>
    <w:rsid w:val="005338C2"/>
    <w:rsid w:val="0053722B"/>
    <w:rsid w:val="00537E85"/>
    <w:rsid w:val="005428A1"/>
    <w:rsid w:val="00543F02"/>
    <w:rsid w:val="00547121"/>
    <w:rsid w:val="00551C84"/>
    <w:rsid w:val="005537A0"/>
    <w:rsid w:val="00564E98"/>
    <w:rsid w:val="0057485F"/>
    <w:rsid w:val="00574EED"/>
    <w:rsid w:val="00575400"/>
    <w:rsid w:val="00580048"/>
    <w:rsid w:val="00580272"/>
    <w:rsid w:val="00582604"/>
    <w:rsid w:val="005827AF"/>
    <w:rsid w:val="00583D65"/>
    <w:rsid w:val="00585360"/>
    <w:rsid w:val="005868EA"/>
    <w:rsid w:val="0059072B"/>
    <w:rsid w:val="0059143E"/>
    <w:rsid w:val="0059414C"/>
    <w:rsid w:val="005943D9"/>
    <w:rsid w:val="00595BE3"/>
    <w:rsid w:val="005A1EB4"/>
    <w:rsid w:val="005A5BED"/>
    <w:rsid w:val="005A5E83"/>
    <w:rsid w:val="005B3F1B"/>
    <w:rsid w:val="005B7939"/>
    <w:rsid w:val="005C0B85"/>
    <w:rsid w:val="005C25AA"/>
    <w:rsid w:val="005D274A"/>
    <w:rsid w:val="005D5F4D"/>
    <w:rsid w:val="005D6B6E"/>
    <w:rsid w:val="005D6E1B"/>
    <w:rsid w:val="005D75E6"/>
    <w:rsid w:val="005D7DCD"/>
    <w:rsid w:val="005E2207"/>
    <w:rsid w:val="005F08E9"/>
    <w:rsid w:val="005F50B9"/>
    <w:rsid w:val="005F5CEB"/>
    <w:rsid w:val="005F74DB"/>
    <w:rsid w:val="006052A4"/>
    <w:rsid w:val="00610FB4"/>
    <w:rsid w:val="0061345E"/>
    <w:rsid w:val="00613824"/>
    <w:rsid w:val="00613E82"/>
    <w:rsid w:val="0061548E"/>
    <w:rsid w:val="00616B27"/>
    <w:rsid w:val="00620745"/>
    <w:rsid w:val="0062125D"/>
    <w:rsid w:val="00621566"/>
    <w:rsid w:val="0063167A"/>
    <w:rsid w:val="006337C5"/>
    <w:rsid w:val="0063421F"/>
    <w:rsid w:val="006353F7"/>
    <w:rsid w:val="00640704"/>
    <w:rsid w:val="006414FF"/>
    <w:rsid w:val="006416E8"/>
    <w:rsid w:val="00645204"/>
    <w:rsid w:val="00651292"/>
    <w:rsid w:val="0065166E"/>
    <w:rsid w:val="006534B7"/>
    <w:rsid w:val="00655AD6"/>
    <w:rsid w:val="00655D9E"/>
    <w:rsid w:val="006561AE"/>
    <w:rsid w:val="0066051B"/>
    <w:rsid w:val="006625E5"/>
    <w:rsid w:val="006655C3"/>
    <w:rsid w:val="00665C94"/>
    <w:rsid w:val="00670C9D"/>
    <w:rsid w:val="00673F0D"/>
    <w:rsid w:val="00674370"/>
    <w:rsid w:val="006776C3"/>
    <w:rsid w:val="00685466"/>
    <w:rsid w:val="006877CC"/>
    <w:rsid w:val="006905A1"/>
    <w:rsid w:val="00691FE6"/>
    <w:rsid w:val="00693656"/>
    <w:rsid w:val="006937F5"/>
    <w:rsid w:val="00696AB1"/>
    <w:rsid w:val="00697235"/>
    <w:rsid w:val="006A2B3B"/>
    <w:rsid w:val="006A4DA0"/>
    <w:rsid w:val="006A52EA"/>
    <w:rsid w:val="006A71B6"/>
    <w:rsid w:val="006A779A"/>
    <w:rsid w:val="006B08AB"/>
    <w:rsid w:val="006B0BE2"/>
    <w:rsid w:val="006B13D1"/>
    <w:rsid w:val="006B480A"/>
    <w:rsid w:val="006B7782"/>
    <w:rsid w:val="006C183A"/>
    <w:rsid w:val="006C1A6C"/>
    <w:rsid w:val="006C3A63"/>
    <w:rsid w:val="006C481C"/>
    <w:rsid w:val="006C6406"/>
    <w:rsid w:val="006C6C8A"/>
    <w:rsid w:val="006D6D7B"/>
    <w:rsid w:val="006E2B8F"/>
    <w:rsid w:val="006E711C"/>
    <w:rsid w:val="006E763F"/>
    <w:rsid w:val="006F1021"/>
    <w:rsid w:val="006F35E4"/>
    <w:rsid w:val="006F3F19"/>
    <w:rsid w:val="007111AC"/>
    <w:rsid w:val="007113C4"/>
    <w:rsid w:val="007142FE"/>
    <w:rsid w:val="0071548E"/>
    <w:rsid w:val="007211C6"/>
    <w:rsid w:val="0072288E"/>
    <w:rsid w:val="007264E5"/>
    <w:rsid w:val="00731621"/>
    <w:rsid w:val="00731949"/>
    <w:rsid w:val="007337B6"/>
    <w:rsid w:val="0073406B"/>
    <w:rsid w:val="00734F72"/>
    <w:rsid w:val="0074245B"/>
    <w:rsid w:val="00742722"/>
    <w:rsid w:val="00751DD3"/>
    <w:rsid w:val="007524BC"/>
    <w:rsid w:val="00752F9F"/>
    <w:rsid w:val="00763BC6"/>
    <w:rsid w:val="007749AD"/>
    <w:rsid w:val="00776302"/>
    <w:rsid w:val="00776309"/>
    <w:rsid w:val="0077716B"/>
    <w:rsid w:val="00780405"/>
    <w:rsid w:val="00783258"/>
    <w:rsid w:val="0078371D"/>
    <w:rsid w:val="00785AAF"/>
    <w:rsid w:val="00785B0B"/>
    <w:rsid w:val="00786B73"/>
    <w:rsid w:val="007A2337"/>
    <w:rsid w:val="007C022D"/>
    <w:rsid w:val="007C0F47"/>
    <w:rsid w:val="007C1723"/>
    <w:rsid w:val="007C2891"/>
    <w:rsid w:val="007C3CD2"/>
    <w:rsid w:val="007C3CE1"/>
    <w:rsid w:val="007C659C"/>
    <w:rsid w:val="007C6E6B"/>
    <w:rsid w:val="007C6FC4"/>
    <w:rsid w:val="007D1906"/>
    <w:rsid w:val="007D3EBC"/>
    <w:rsid w:val="007D4870"/>
    <w:rsid w:val="007D5B1B"/>
    <w:rsid w:val="007D7B3D"/>
    <w:rsid w:val="007E1AF8"/>
    <w:rsid w:val="007E20C3"/>
    <w:rsid w:val="007E3ADD"/>
    <w:rsid w:val="007E5173"/>
    <w:rsid w:val="007E62C4"/>
    <w:rsid w:val="007E74C6"/>
    <w:rsid w:val="007E7E24"/>
    <w:rsid w:val="007E7FBC"/>
    <w:rsid w:val="007F3074"/>
    <w:rsid w:val="007F32D5"/>
    <w:rsid w:val="007F3446"/>
    <w:rsid w:val="0080145D"/>
    <w:rsid w:val="00802D9A"/>
    <w:rsid w:val="008127BD"/>
    <w:rsid w:val="00821B4D"/>
    <w:rsid w:val="008257E1"/>
    <w:rsid w:val="00825AFD"/>
    <w:rsid w:val="00825BAA"/>
    <w:rsid w:val="00835B37"/>
    <w:rsid w:val="00835B87"/>
    <w:rsid w:val="00837E42"/>
    <w:rsid w:val="00840CFB"/>
    <w:rsid w:val="008414F0"/>
    <w:rsid w:val="008427A1"/>
    <w:rsid w:val="0084315D"/>
    <w:rsid w:val="008449F7"/>
    <w:rsid w:val="00844B39"/>
    <w:rsid w:val="00845506"/>
    <w:rsid w:val="0084607C"/>
    <w:rsid w:val="008474E4"/>
    <w:rsid w:val="00853343"/>
    <w:rsid w:val="0085572B"/>
    <w:rsid w:val="00860E0D"/>
    <w:rsid w:val="00863C24"/>
    <w:rsid w:val="008650EA"/>
    <w:rsid w:val="00871F40"/>
    <w:rsid w:val="00874645"/>
    <w:rsid w:val="00875180"/>
    <w:rsid w:val="008813F2"/>
    <w:rsid w:val="008848F7"/>
    <w:rsid w:val="008919F6"/>
    <w:rsid w:val="0089507A"/>
    <w:rsid w:val="008A099C"/>
    <w:rsid w:val="008A4554"/>
    <w:rsid w:val="008A6785"/>
    <w:rsid w:val="008B2714"/>
    <w:rsid w:val="008B4EC7"/>
    <w:rsid w:val="008C0262"/>
    <w:rsid w:val="008C5934"/>
    <w:rsid w:val="008C5FC8"/>
    <w:rsid w:val="008C6C13"/>
    <w:rsid w:val="008D0E9C"/>
    <w:rsid w:val="008D373B"/>
    <w:rsid w:val="008D633E"/>
    <w:rsid w:val="008E5104"/>
    <w:rsid w:val="008E7D87"/>
    <w:rsid w:val="008F392C"/>
    <w:rsid w:val="008F5BFD"/>
    <w:rsid w:val="00903CDF"/>
    <w:rsid w:val="0090672B"/>
    <w:rsid w:val="00913EFC"/>
    <w:rsid w:val="00924A77"/>
    <w:rsid w:val="009268B3"/>
    <w:rsid w:val="00927FDD"/>
    <w:rsid w:val="00930584"/>
    <w:rsid w:val="009313B4"/>
    <w:rsid w:val="00934CB1"/>
    <w:rsid w:val="009377CA"/>
    <w:rsid w:val="00940803"/>
    <w:rsid w:val="00940929"/>
    <w:rsid w:val="00940A54"/>
    <w:rsid w:val="009410BE"/>
    <w:rsid w:val="0094651E"/>
    <w:rsid w:val="009469B8"/>
    <w:rsid w:val="009525AF"/>
    <w:rsid w:val="009550F9"/>
    <w:rsid w:val="00961387"/>
    <w:rsid w:val="00961619"/>
    <w:rsid w:val="009623EC"/>
    <w:rsid w:val="009625EA"/>
    <w:rsid w:val="00963600"/>
    <w:rsid w:val="00974348"/>
    <w:rsid w:val="00975397"/>
    <w:rsid w:val="0097719C"/>
    <w:rsid w:val="00984135"/>
    <w:rsid w:val="00984F43"/>
    <w:rsid w:val="00986174"/>
    <w:rsid w:val="00986D2F"/>
    <w:rsid w:val="009915AE"/>
    <w:rsid w:val="00991719"/>
    <w:rsid w:val="00993D32"/>
    <w:rsid w:val="00995107"/>
    <w:rsid w:val="009A0174"/>
    <w:rsid w:val="009A19C4"/>
    <w:rsid w:val="009A44A6"/>
    <w:rsid w:val="009A7A25"/>
    <w:rsid w:val="009B0A6D"/>
    <w:rsid w:val="009B2492"/>
    <w:rsid w:val="009B504A"/>
    <w:rsid w:val="009C0F13"/>
    <w:rsid w:val="009C1A5E"/>
    <w:rsid w:val="009C2BF9"/>
    <w:rsid w:val="009C7898"/>
    <w:rsid w:val="009D1723"/>
    <w:rsid w:val="009D210F"/>
    <w:rsid w:val="009D306F"/>
    <w:rsid w:val="009D3BCE"/>
    <w:rsid w:val="009E152F"/>
    <w:rsid w:val="009E5870"/>
    <w:rsid w:val="009E6F88"/>
    <w:rsid w:val="009F07F3"/>
    <w:rsid w:val="009F0D6D"/>
    <w:rsid w:val="009F2964"/>
    <w:rsid w:val="009F4576"/>
    <w:rsid w:val="009F52E0"/>
    <w:rsid w:val="00A000C8"/>
    <w:rsid w:val="00A05605"/>
    <w:rsid w:val="00A05ADD"/>
    <w:rsid w:val="00A0729E"/>
    <w:rsid w:val="00A072DB"/>
    <w:rsid w:val="00A1312C"/>
    <w:rsid w:val="00A16454"/>
    <w:rsid w:val="00A210A6"/>
    <w:rsid w:val="00A21104"/>
    <w:rsid w:val="00A211F4"/>
    <w:rsid w:val="00A218BC"/>
    <w:rsid w:val="00A21B6D"/>
    <w:rsid w:val="00A3040A"/>
    <w:rsid w:val="00A32CB6"/>
    <w:rsid w:val="00A37FA2"/>
    <w:rsid w:val="00A42A32"/>
    <w:rsid w:val="00A44E39"/>
    <w:rsid w:val="00A4776C"/>
    <w:rsid w:val="00A5385C"/>
    <w:rsid w:val="00A5433D"/>
    <w:rsid w:val="00A5475B"/>
    <w:rsid w:val="00A56E0D"/>
    <w:rsid w:val="00A57702"/>
    <w:rsid w:val="00A608D0"/>
    <w:rsid w:val="00A6182E"/>
    <w:rsid w:val="00A62291"/>
    <w:rsid w:val="00A70303"/>
    <w:rsid w:val="00A71010"/>
    <w:rsid w:val="00A85594"/>
    <w:rsid w:val="00A942AC"/>
    <w:rsid w:val="00A95822"/>
    <w:rsid w:val="00A96393"/>
    <w:rsid w:val="00A967B3"/>
    <w:rsid w:val="00AA7682"/>
    <w:rsid w:val="00AA7D4D"/>
    <w:rsid w:val="00AB312D"/>
    <w:rsid w:val="00AB3ECE"/>
    <w:rsid w:val="00AC649E"/>
    <w:rsid w:val="00AD05E5"/>
    <w:rsid w:val="00AD3101"/>
    <w:rsid w:val="00AD41FA"/>
    <w:rsid w:val="00AD5128"/>
    <w:rsid w:val="00AD5875"/>
    <w:rsid w:val="00AD5FE1"/>
    <w:rsid w:val="00AD73C5"/>
    <w:rsid w:val="00AE456C"/>
    <w:rsid w:val="00AE4840"/>
    <w:rsid w:val="00AF153B"/>
    <w:rsid w:val="00AF599F"/>
    <w:rsid w:val="00B0496F"/>
    <w:rsid w:val="00B0712A"/>
    <w:rsid w:val="00B1296B"/>
    <w:rsid w:val="00B14D67"/>
    <w:rsid w:val="00B15509"/>
    <w:rsid w:val="00B205ED"/>
    <w:rsid w:val="00B23F7E"/>
    <w:rsid w:val="00B25152"/>
    <w:rsid w:val="00B26375"/>
    <w:rsid w:val="00B26D61"/>
    <w:rsid w:val="00B27289"/>
    <w:rsid w:val="00B300F7"/>
    <w:rsid w:val="00B34C10"/>
    <w:rsid w:val="00B35FE8"/>
    <w:rsid w:val="00B360B2"/>
    <w:rsid w:val="00B4286D"/>
    <w:rsid w:val="00B50774"/>
    <w:rsid w:val="00B50C51"/>
    <w:rsid w:val="00B527BD"/>
    <w:rsid w:val="00B53CCE"/>
    <w:rsid w:val="00B53ED3"/>
    <w:rsid w:val="00B54A7E"/>
    <w:rsid w:val="00B56E94"/>
    <w:rsid w:val="00B71F47"/>
    <w:rsid w:val="00B73C00"/>
    <w:rsid w:val="00B75497"/>
    <w:rsid w:val="00B82268"/>
    <w:rsid w:val="00B9742D"/>
    <w:rsid w:val="00BB3489"/>
    <w:rsid w:val="00BB61CB"/>
    <w:rsid w:val="00BB65FF"/>
    <w:rsid w:val="00BB764F"/>
    <w:rsid w:val="00BC2363"/>
    <w:rsid w:val="00BC469F"/>
    <w:rsid w:val="00BC7E58"/>
    <w:rsid w:val="00BD29D0"/>
    <w:rsid w:val="00BD2A44"/>
    <w:rsid w:val="00BE591C"/>
    <w:rsid w:val="00BF651E"/>
    <w:rsid w:val="00C04AB7"/>
    <w:rsid w:val="00C06118"/>
    <w:rsid w:val="00C07658"/>
    <w:rsid w:val="00C07717"/>
    <w:rsid w:val="00C12B62"/>
    <w:rsid w:val="00C14196"/>
    <w:rsid w:val="00C166E3"/>
    <w:rsid w:val="00C204E0"/>
    <w:rsid w:val="00C20FCF"/>
    <w:rsid w:val="00C21FB7"/>
    <w:rsid w:val="00C25F9A"/>
    <w:rsid w:val="00C2636A"/>
    <w:rsid w:val="00C26A16"/>
    <w:rsid w:val="00C26F14"/>
    <w:rsid w:val="00C32FF5"/>
    <w:rsid w:val="00C336B8"/>
    <w:rsid w:val="00C37E4C"/>
    <w:rsid w:val="00C428D1"/>
    <w:rsid w:val="00C468E9"/>
    <w:rsid w:val="00C50AE8"/>
    <w:rsid w:val="00C51070"/>
    <w:rsid w:val="00C56C1D"/>
    <w:rsid w:val="00C6553C"/>
    <w:rsid w:val="00C66AE8"/>
    <w:rsid w:val="00C71455"/>
    <w:rsid w:val="00C74381"/>
    <w:rsid w:val="00C774FB"/>
    <w:rsid w:val="00C80110"/>
    <w:rsid w:val="00C80E99"/>
    <w:rsid w:val="00C91C42"/>
    <w:rsid w:val="00C92E02"/>
    <w:rsid w:val="00C93D41"/>
    <w:rsid w:val="00CA0364"/>
    <w:rsid w:val="00CA3B19"/>
    <w:rsid w:val="00CA6F05"/>
    <w:rsid w:val="00CC1479"/>
    <w:rsid w:val="00CC1595"/>
    <w:rsid w:val="00CC1D91"/>
    <w:rsid w:val="00CC7FDA"/>
    <w:rsid w:val="00CD0D7F"/>
    <w:rsid w:val="00CE0C79"/>
    <w:rsid w:val="00CE2FA4"/>
    <w:rsid w:val="00CE3827"/>
    <w:rsid w:val="00CE625F"/>
    <w:rsid w:val="00CF3BBF"/>
    <w:rsid w:val="00CF4502"/>
    <w:rsid w:val="00CF48B1"/>
    <w:rsid w:val="00D06083"/>
    <w:rsid w:val="00D10549"/>
    <w:rsid w:val="00D1201C"/>
    <w:rsid w:val="00D15C44"/>
    <w:rsid w:val="00D1686C"/>
    <w:rsid w:val="00D215A5"/>
    <w:rsid w:val="00D2177A"/>
    <w:rsid w:val="00D22D35"/>
    <w:rsid w:val="00D26407"/>
    <w:rsid w:val="00D269EF"/>
    <w:rsid w:val="00D27190"/>
    <w:rsid w:val="00D331CA"/>
    <w:rsid w:val="00D36C0B"/>
    <w:rsid w:val="00D4171B"/>
    <w:rsid w:val="00D43D7B"/>
    <w:rsid w:val="00D452E5"/>
    <w:rsid w:val="00D4713A"/>
    <w:rsid w:val="00D47BB5"/>
    <w:rsid w:val="00D52735"/>
    <w:rsid w:val="00D6350B"/>
    <w:rsid w:val="00D638CA"/>
    <w:rsid w:val="00D64F7F"/>
    <w:rsid w:val="00D65282"/>
    <w:rsid w:val="00D736A2"/>
    <w:rsid w:val="00D74E18"/>
    <w:rsid w:val="00D76708"/>
    <w:rsid w:val="00D80E6B"/>
    <w:rsid w:val="00D82493"/>
    <w:rsid w:val="00D8293D"/>
    <w:rsid w:val="00D82EFB"/>
    <w:rsid w:val="00D83A59"/>
    <w:rsid w:val="00D84473"/>
    <w:rsid w:val="00D864C1"/>
    <w:rsid w:val="00D917F6"/>
    <w:rsid w:val="00D94322"/>
    <w:rsid w:val="00D954FF"/>
    <w:rsid w:val="00D968F4"/>
    <w:rsid w:val="00DA2B13"/>
    <w:rsid w:val="00DA5D40"/>
    <w:rsid w:val="00DA6085"/>
    <w:rsid w:val="00DB05B2"/>
    <w:rsid w:val="00DB09E5"/>
    <w:rsid w:val="00DC0108"/>
    <w:rsid w:val="00DC010A"/>
    <w:rsid w:val="00DC1933"/>
    <w:rsid w:val="00DC1CEF"/>
    <w:rsid w:val="00DC5237"/>
    <w:rsid w:val="00DC779A"/>
    <w:rsid w:val="00DD12DD"/>
    <w:rsid w:val="00DD32FB"/>
    <w:rsid w:val="00DD492B"/>
    <w:rsid w:val="00DD56B0"/>
    <w:rsid w:val="00DD66CC"/>
    <w:rsid w:val="00DD6D07"/>
    <w:rsid w:val="00DE1E18"/>
    <w:rsid w:val="00DE2032"/>
    <w:rsid w:val="00DE27F5"/>
    <w:rsid w:val="00DE3D7B"/>
    <w:rsid w:val="00DE4181"/>
    <w:rsid w:val="00DE4576"/>
    <w:rsid w:val="00DE45AD"/>
    <w:rsid w:val="00DE5EDE"/>
    <w:rsid w:val="00DE5EEA"/>
    <w:rsid w:val="00DF028F"/>
    <w:rsid w:val="00DF0500"/>
    <w:rsid w:val="00DF056C"/>
    <w:rsid w:val="00DF17B8"/>
    <w:rsid w:val="00DF2805"/>
    <w:rsid w:val="00DF53FC"/>
    <w:rsid w:val="00E01371"/>
    <w:rsid w:val="00E0195E"/>
    <w:rsid w:val="00E01E7B"/>
    <w:rsid w:val="00E04901"/>
    <w:rsid w:val="00E06E46"/>
    <w:rsid w:val="00E126ED"/>
    <w:rsid w:val="00E14B5E"/>
    <w:rsid w:val="00E20804"/>
    <w:rsid w:val="00E22796"/>
    <w:rsid w:val="00E24002"/>
    <w:rsid w:val="00E30B96"/>
    <w:rsid w:val="00E3160A"/>
    <w:rsid w:val="00E333F2"/>
    <w:rsid w:val="00E3397C"/>
    <w:rsid w:val="00E33D3B"/>
    <w:rsid w:val="00E34FED"/>
    <w:rsid w:val="00E37536"/>
    <w:rsid w:val="00E40FC5"/>
    <w:rsid w:val="00E422C7"/>
    <w:rsid w:val="00E4295C"/>
    <w:rsid w:val="00E43071"/>
    <w:rsid w:val="00E5589A"/>
    <w:rsid w:val="00E5607A"/>
    <w:rsid w:val="00E62164"/>
    <w:rsid w:val="00E84B96"/>
    <w:rsid w:val="00E8775A"/>
    <w:rsid w:val="00E9154A"/>
    <w:rsid w:val="00E91D47"/>
    <w:rsid w:val="00E928BA"/>
    <w:rsid w:val="00EA33E6"/>
    <w:rsid w:val="00EA6AEA"/>
    <w:rsid w:val="00EA723A"/>
    <w:rsid w:val="00EB1FF3"/>
    <w:rsid w:val="00EB259D"/>
    <w:rsid w:val="00EB4604"/>
    <w:rsid w:val="00EB57CD"/>
    <w:rsid w:val="00EB65E6"/>
    <w:rsid w:val="00EC344C"/>
    <w:rsid w:val="00EC5B55"/>
    <w:rsid w:val="00EC72E2"/>
    <w:rsid w:val="00ED325E"/>
    <w:rsid w:val="00ED4F61"/>
    <w:rsid w:val="00EE19CA"/>
    <w:rsid w:val="00EF00EE"/>
    <w:rsid w:val="00EF6C34"/>
    <w:rsid w:val="00F00C9A"/>
    <w:rsid w:val="00F01EFE"/>
    <w:rsid w:val="00F026E2"/>
    <w:rsid w:val="00F05B28"/>
    <w:rsid w:val="00F06C34"/>
    <w:rsid w:val="00F06C4A"/>
    <w:rsid w:val="00F10B5A"/>
    <w:rsid w:val="00F10CC4"/>
    <w:rsid w:val="00F13260"/>
    <w:rsid w:val="00F14677"/>
    <w:rsid w:val="00F15566"/>
    <w:rsid w:val="00F171AA"/>
    <w:rsid w:val="00F21806"/>
    <w:rsid w:val="00F225C8"/>
    <w:rsid w:val="00F35D79"/>
    <w:rsid w:val="00F412EB"/>
    <w:rsid w:val="00F4148B"/>
    <w:rsid w:val="00F5799F"/>
    <w:rsid w:val="00F6187B"/>
    <w:rsid w:val="00F702ED"/>
    <w:rsid w:val="00F719A0"/>
    <w:rsid w:val="00F72AD5"/>
    <w:rsid w:val="00F75964"/>
    <w:rsid w:val="00F77AF7"/>
    <w:rsid w:val="00F81D16"/>
    <w:rsid w:val="00F821EB"/>
    <w:rsid w:val="00F87346"/>
    <w:rsid w:val="00F9121F"/>
    <w:rsid w:val="00FA0493"/>
    <w:rsid w:val="00FA20A2"/>
    <w:rsid w:val="00FA2477"/>
    <w:rsid w:val="00FA287A"/>
    <w:rsid w:val="00FA324A"/>
    <w:rsid w:val="00FA3E46"/>
    <w:rsid w:val="00FA4456"/>
    <w:rsid w:val="00FB1005"/>
    <w:rsid w:val="00FB1187"/>
    <w:rsid w:val="00FB1EAA"/>
    <w:rsid w:val="00FB2C55"/>
    <w:rsid w:val="00FB361A"/>
    <w:rsid w:val="00FB7C8A"/>
    <w:rsid w:val="00FC2608"/>
    <w:rsid w:val="00FC78A3"/>
    <w:rsid w:val="00FD0BF9"/>
    <w:rsid w:val="00FD45E7"/>
    <w:rsid w:val="00FD5D40"/>
    <w:rsid w:val="00FE113F"/>
    <w:rsid w:val="00FE1C9D"/>
    <w:rsid w:val="00FE34DE"/>
    <w:rsid w:val="00FE530E"/>
    <w:rsid w:val="00FE61AF"/>
    <w:rsid w:val="00FF237E"/>
    <w:rsid w:val="00FF4E6A"/>
    <w:rsid w:val="00FF7E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77EBDEF"/>
  <w15:chartTrackingRefBased/>
  <w15:docId w15:val="{A6F3D501-EC04-48AD-9246-4D82AC077D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837E42"/>
  </w:style>
  <w:style w:type="paragraph" w:styleId="berschrift4">
    <w:name w:val="heading 4"/>
    <w:basedOn w:val="Standard"/>
    <w:link w:val="berschrift4Zchn"/>
    <w:uiPriority w:val="9"/>
    <w:qFormat/>
    <w:rsid w:val="00FA20A2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837E42"/>
    <w:pPr>
      <w:ind w:left="720"/>
      <w:contextualSpacing/>
    </w:pPr>
  </w:style>
  <w:style w:type="paragraph" w:customStyle="1" w:styleId="EndNoteBibliography">
    <w:name w:val="EndNote Bibliography"/>
    <w:basedOn w:val="Standard"/>
    <w:link w:val="EndNoteBibliographyZchn"/>
    <w:rsid w:val="00837E42"/>
    <w:pPr>
      <w:spacing w:line="240" w:lineRule="auto"/>
    </w:pPr>
    <w:rPr>
      <w:rFonts w:ascii="Calibri" w:hAnsi="Calibri"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837E42"/>
    <w:rPr>
      <w:rFonts w:ascii="Calibri" w:hAnsi="Calibri"/>
      <w:lang w:val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C1A5E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C1A5E"/>
    <w:rPr>
      <w:rFonts w:ascii="Times New Roman" w:hAnsi="Times New Roman" w:cs="Times New Roman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595BE3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595BE3"/>
    <w:pPr>
      <w:spacing w:line="240" w:lineRule="auto"/>
    </w:pPr>
    <w:rPr>
      <w:sz w:val="24"/>
      <w:szCs w:val="24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595BE3"/>
    <w:rPr>
      <w:sz w:val="24"/>
      <w:szCs w:val="24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595BE3"/>
    <w:rPr>
      <w:b/>
      <w:bCs/>
      <w:sz w:val="20"/>
      <w:szCs w:val="20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595BE3"/>
    <w:rPr>
      <w:b/>
      <w:bCs/>
      <w:sz w:val="20"/>
      <w:szCs w:val="20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FA20A2"/>
    <w:rPr>
      <w:rFonts w:ascii="Times New Roman" w:eastAsia="Times New Roman" w:hAnsi="Times New Roman" w:cs="Times New Roman"/>
      <w:b/>
      <w:bCs/>
      <w:sz w:val="24"/>
      <w:szCs w:val="24"/>
      <w:lang w:eastAsia="de-DE"/>
    </w:rPr>
  </w:style>
  <w:style w:type="paragraph" w:customStyle="1" w:styleId="EndNoteBibliographyTitle">
    <w:name w:val="EndNote Bibliography Title"/>
    <w:basedOn w:val="Standard"/>
    <w:link w:val="EndNoteBibliographyTitleZchn"/>
    <w:rsid w:val="00FE34DE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FE34DE"/>
    <w:rPr>
      <w:rFonts w:ascii="Calibri" w:hAnsi="Calibri"/>
      <w:noProof/>
      <w:lang w:val="en-US"/>
    </w:rPr>
  </w:style>
  <w:style w:type="character" w:styleId="Hyperlink">
    <w:name w:val="Hyperlink"/>
    <w:basedOn w:val="Absatz-Standardschriftart"/>
    <w:uiPriority w:val="99"/>
    <w:unhideWhenUsed/>
    <w:rsid w:val="003F4FA1"/>
    <w:rPr>
      <w:color w:val="0563C1" w:themeColor="hyperlink"/>
      <w:u w:val="single"/>
    </w:rPr>
  </w:style>
  <w:style w:type="paragraph" w:styleId="Kopfzeile">
    <w:name w:val="header"/>
    <w:basedOn w:val="Standard"/>
    <w:link w:val="KopfzeileZchn"/>
    <w:uiPriority w:val="99"/>
    <w:unhideWhenUsed/>
    <w:rsid w:val="0096161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961619"/>
  </w:style>
  <w:style w:type="paragraph" w:styleId="Fuzeile">
    <w:name w:val="footer"/>
    <w:basedOn w:val="Standard"/>
    <w:link w:val="FuzeileZchn"/>
    <w:uiPriority w:val="99"/>
    <w:unhideWhenUsed/>
    <w:rsid w:val="0096161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961619"/>
  </w:style>
  <w:style w:type="paragraph" w:customStyle="1" w:styleId="Default">
    <w:name w:val="Default"/>
    <w:rsid w:val="00043125"/>
    <w:pPr>
      <w:autoSpaceDE w:val="0"/>
      <w:autoSpaceDN w:val="0"/>
      <w:adjustRightInd w:val="0"/>
      <w:spacing w:after="0" w:line="240" w:lineRule="auto"/>
    </w:pPr>
    <w:rPr>
      <w:rFonts w:ascii="Tahoma" w:hAnsi="Tahoma" w:cs="Tahoma"/>
      <w:color w:val="000000"/>
      <w:sz w:val="24"/>
      <w:szCs w:val="24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62074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4768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32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5913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022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87811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04622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876792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343902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658666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311337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8731401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8597222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251456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0451852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54679598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08089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07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822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20624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48916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083298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4613524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42356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950791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0345652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4159033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7182540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4914975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8971935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microsoft.com/office/2016/09/relationships/commentsIds" Target="commentsId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566EFDF-D515-4376-A9CA-5457BD33AA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3321</Words>
  <Characters>20924</Characters>
  <Application>Microsoft Office Word</Application>
  <DocSecurity>0</DocSecurity>
  <Lines>174</Lines>
  <Paragraphs>48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Charité Universitaetsmedizin Berlin</Company>
  <LinksUpToDate>false</LinksUpToDate>
  <CharactersWithSpaces>241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ühn, Leonie</dc:creator>
  <cp:keywords/>
  <dc:description/>
  <cp:lastModifiedBy>Kühn, Leonie</cp:lastModifiedBy>
  <cp:revision>11</cp:revision>
  <cp:lastPrinted>2018-06-18T07:58:00Z</cp:lastPrinted>
  <dcterms:created xsi:type="dcterms:W3CDTF">2018-08-22T13:18:00Z</dcterms:created>
  <dcterms:modified xsi:type="dcterms:W3CDTF">2018-08-27T12:40:00Z</dcterms:modified>
</cp:coreProperties>
</file>